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26A5FC09" w14:textId="707B3E33" w:rsidR="00747D22" w:rsidRPr="002F15DD" w:rsidRDefault="000E5B9D" w:rsidP="00533304">
            <w:pPr>
              <w:pStyle w:val="KUtitel"/>
              <w:spacing w:before="0"/>
            </w:pPr>
            <w:r>
              <w:t>Simulated High-Entropy Alloy Catalysis for Formic Acid Fuel Cells</w:t>
            </w:r>
          </w:p>
          <w:p w14:paraId="48C2BBF6" w14:textId="77777777" w:rsidR="00747D22" w:rsidRPr="002F15DD" w:rsidRDefault="00747D22" w:rsidP="00DD377C">
            <w:pPr>
              <w:pStyle w:val="KUundertitel"/>
            </w:pPr>
            <w:r w:rsidRPr="002F15DD">
              <w:fldChar w:fldCharType="begin"/>
            </w:r>
            <w:r w:rsidRPr="002F15DD">
              <w:instrText xml:space="preserve"> MACROBUTTON NN [</w:instrText>
            </w:r>
            <w:bookmarkStart w:id="0" w:name="SD_LAN_PhDSubtitle"/>
            <w:r w:rsidR="002F15DD" w:rsidRPr="002F15DD">
              <w:instrText>Thesis subtitle</w:instrText>
            </w:r>
            <w:bookmarkEnd w:id="0"/>
            <w:r w:rsidR="00DD377C" w:rsidRPr="002F15DD">
              <w:rPr>
                <w:sz w:val="22"/>
              </w:rPr>
              <w:instrText xml:space="preserve"> - </w:instrText>
            </w:r>
            <w:bookmarkStart w:id="1" w:name="SD_LAN_UpdateDateInfo"/>
            <w:r w:rsidR="002F15DD" w:rsidRPr="002F15DD">
              <w:rPr>
                <w:sz w:val="22"/>
              </w:rPr>
              <w:instrText>Select the date in the dialog Dokumentoplysninger in KU's tab</w:instrText>
            </w:r>
            <w:bookmarkEnd w:id="1"/>
            <w:r w:rsidRPr="002F15DD">
              <w:instrText>]</w:instrText>
            </w:r>
            <w:r w:rsidRPr="002F15DD">
              <w:fldChar w:fldCharType="end"/>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2" w:name="SD_LAN_PhDSupervisor"/>
            <w:r w:rsidRPr="002F15DD">
              <w:t>Supervisor</w:t>
            </w:r>
            <w:bookmarkEnd w:id="2"/>
            <w:r w:rsidR="00DE68E4" w:rsidRPr="002F15DD">
              <w:t xml:space="preserve">: </w:t>
            </w:r>
            <w:r w:rsidR="00F41DB3">
              <w:t>Jan Rossmeisl</w:t>
            </w:r>
          </w:p>
          <w:p w14:paraId="30D7AEB5" w14:textId="110CDB20" w:rsidR="00DE68E4" w:rsidRPr="002F15DD" w:rsidRDefault="002F15DD" w:rsidP="00852B6B">
            <w:pPr>
              <w:pStyle w:val="Vejlederogdato"/>
            </w:pPr>
            <w:bookmarkStart w:id="3" w:name="SD_LAN_PhDSubmittedOn"/>
            <w:r w:rsidRPr="002F15DD">
              <w:t>Submitted on</w:t>
            </w:r>
            <w:bookmarkEnd w:id="3"/>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4" w:name="HIF_SD_LAN_PhDInstituteName"/>
    </w:p>
    <w:p w14:paraId="1FA92482" w14:textId="77777777" w:rsidR="00C177CD" w:rsidRPr="002F15DD" w:rsidRDefault="009D0894" w:rsidP="007D7F90">
      <w:pPr>
        <w:pStyle w:val="Infoside"/>
        <w:rPr>
          <w:vanish/>
          <w:lang w:val="en-GB"/>
        </w:rPr>
      </w:pPr>
      <w:bookmarkStart w:id="5" w:name="SD_LAN_PhDInstituteName"/>
      <w:bookmarkEnd w:id="5"/>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6" w:name="SD_LAN_PhDInstituteXXX"/>
      <w:bookmarkEnd w:id="6"/>
      <w:r w:rsidRPr="002F15DD">
        <w:rPr>
          <w:vanish/>
          <w:lang w:val="en-GB"/>
        </w:rPr>
        <w:instrText>]</w:instrText>
      </w:r>
      <w:r w:rsidRPr="002F15DD">
        <w:rPr>
          <w:vanish/>
          <w:lang w:val="en-GB"/>
        </w:rPr>
        <w:fldChar w:fldCharType="end"/>
      </w:r>
    </w:p>
    <w:bookmarkEnd w:id="4"/>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7" w:name="SD_LAN_PhDDepartmentName"/>
      <w:r w:rsidRPr="002F15DD">
        <w:rPr>
          <w:lang w:val="en-GB"/>
        </w:rPr>
        <w:t>Name of department</w:t>
      </w:r>
      <w:bookmarkEnd w:id="7"/>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8" w:name="SD_LAN_PhDAuthors"/>
      <w:r w:rsidRPr="002F15DD">
        <w:rPr>
          <w:lang w:val="en-GB"/>
        </w:rPr>
        <w:t>Author(s)</w:t>
      </w:r>
      <w:bookmarkEnd w:id="8"/>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2DA45A26" w:rsidR="00C177CD" w:rsidRPr="002F15DD" w:rsidRDefault="002F15DD" w:rsidP="007D7F90">
      <w:pPr>
        <w:pStyle w:val="Infoside"/>
        <w:rPr>
          <w:lang w:val="en-GB"/>
        </w:rPr>
      </w:pPr>
      <w:bookmarkStart w:id="9" w:name="SD_LAN_PhDTitleSubtitleLabelMain"/>
      <w:r w:rsidRPr="002F15DD">
        <w:rPr>
          <w:lang w:val="en-GB"/>
        </w:rPr>
        <w:t>Title and subtitle</w:t>
      </w:r>
      <w:bookmarkEnd w:id="9"/>
      <w:r w:rsidR="00C177CD" w:rsidRPr="002F15DD">
        <w:rPr>
          <w:lang w:val="en-GB"/>
        </w:rPr>
        <w:t>:</w:t>
      </w:r>
      <w:r w:rsidR="00C177CD" w:rsidRPr="002F15DD">
        <w:rPr>
          <w:lang w:val="en-GB"/>
        </w:rPr>
        <w:tab/>
      </w:r>
      <w:r w:rsidR="000E5B9D">
        <w:rPr>
          <w:lang w:val="en-GB"/>
        </w:rPr>
        <w:t>Simulated High-Entropy Alloy Catalysis for Formic Acid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10" w:name="SD_LAN_PhDTopicDescription"/>
      <w:r w:rsidRPr="002F15DD">
        <w:rPr>
          <w:lang w:val="en-GB"/>
        </w:rPr>
        <w:t>Topic description</w:t>
      </w:r>
      <w:bookmarkEnd w:id="10"/>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11" w:name="SD_LAN_PhDSupervisor_N1"/>
      <w:r w:rsidRPr="002F15DD">
        <w:rPr>
          <w:lang w:val="en-GB"/>
        </w:rPr>
        <w:t>Supervisor</w:t>
      </w:r>
      <w:bookmarkEnd w:id="11"/>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2" w:name="SD_LAN_PhDSubmittedOn_N1"/>
      <w:r w:rsidRPr="002F15DD">
        <w:rPr>
          <w:lang w:val="en-GB"/>
        </w:rPr>
        <w:t>Submitted on</w:t>
      </w:r>
      <w:bookmarkEnd w:id="12"/>
      <w:r w:rsidR="00C177CD" w:rsidRPr="002F15DD">
        <w:rPr>
          <w:lang w:val="en-GB"/>
        </w:rPr>
        <w:t>:</w:t>
      </w:r>
      <w:r w:rsidR="00C177CD" w:rsidRPr="002F15DD">
        <w:rPr>
          <w:lang w:val="en-GB"/>
        </w:rPr>
        <w:tab/>
      </w:r>
      <w:bookmarkStart w:id="13"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3"/>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4" w:name="SD_LAN_PhDNoCharacters"/>
      <w:r w:rsidRPr="002F15DD">
        <w:rPr>
          <w:lang w:val="en-GB"/>
        </w:rPr>
        <w:t>Number of characters</w:t>
      </w:r>
      <w:bookmarkEnd w:id="14"/>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5" w:name="SD_LAN_TOC"/>
      <w:r w:rsidRPr="002F15DD">
        <w:lastRenderedPageBreak/>
        <w:t>Table of contents</w:t>
      </w:r>
      <w:bookmarkEnd w:id="15"/>
    </w:p>
    <w:p w14:paraId="779C4EB4" w14:textId="0ADF3DF4" w:rsidR="00AB5C37"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309110" w:history="1">
        <w:r w:rsidR="00AB5C37" w:rsidRPr="00E34CA5">
          <w:rPr>
            <w:rStyle w:val="Hyperlink"/>
            <w:noProof/>
          </w:rPr>
          <w:t>Abstract</w:t>
        </w:r>
        <w:r w:rsidR="00AB5C37">
          <w:rPr>
            <w:noProof/>
            <w:webHidden/>
          </w:rPr>
          <w:tab/>
        </w:r>
        <w:r w:rsidR="00AB5C37">
          <w:rPr>
            <w:noProof/>
            <w:webHidden/>
          </w:rPr>
          <w:fldChar w:fldCharType="begin"/>
        </w:r>
        <w:r w:rsidR="00AB5C37">
          <w:rPr>
            <w:noProof/>
            <w:webHidden/>
          </w:rPr>
          <w:instrText xml:space="preserve"> PAGEREF _Toc149309110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42844853" w14:textId="46E6D555"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11" w:history="1">
        <w:r w:rsidR="00AB5C37" w:rsidRPr="00E34CA5">
          <w:rPr>
            <w:rStyle w:val="Hyperlink"/>
            <w:noProof/>
          </w:rPr>
          <w:t>Introduction</w:t>
        </w:r>
        <w:r w:rsidR="00AB5C37">
          <w:rPr>
            <w:noProof/>
            <w:webHidden/>
          </w:rPr>
          <w:tab/>
        </w:r>
        <w:r w:rsidR="00AB5C37">
          <w:rPr>
            <w:noProof/>
            <w:webHidden/>
          </w:rPr>
          <w:fldChar w:fldCharType="begin"/>
        </w:r>
        <w:r w:rsidR="00AB5C37">
          <w:rPr>
            <w:noProof/>
            <w:webHidden/>
          </w:rPr>
          <w:instrText xml:space="preserve"> PAGEREF _Toc149309111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67D7786F" w14:textId="43D6C14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2" w:history="1">
        <w:r w:rsidR="00AB5C37" w:rsidRPr="00E34CA5">
          <w:rPr>
            <w:rStyle w:val="Hyperlink"/>
            <w:noProof/>
          </w:rPr>
          <w:t>Climate change</w:t>
        </w:r>
        <w:r w:rsidR="00AB5C37">
          <w:rPr>
            <w:noProof/>
            <w:webHidden/>
          </w:rPr>
          <w:tab/>
        </w:r>
        <w:r w:rsidR="00AB5C37">
          <w:rPr>
            <w:noProof/>
            <w:webHidden/>
          </w:rPr>
          <w:fldChar w:fldCharType="begin"/>
        </w:r>
        <w:r w:rsidR="00AB5C37">
          <w:rPr>
            <w:noProof/>
            <w:webHidden/>
          </w:rPr>
          <w:instrText xml:space="preserve"> PAGEREF _Toc149309112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503423D3" w14:textId="1AFD21A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3" w:history="1">
        <w:r w:rsidR="00AB5C37" w:rsidRPr="00E34CA5">
          <w:rPr>
            <w:rStyle w:val="Hyperlink"/>
            <w:noProof/>
          </w:rPr>
          <w:t>History</w:t>
        </w:r>
        <w:r w:rsidR="00AB5C37">
          <w:rPr>
            <w:noProof/>
            <w:webHidden/>
          </w:rPr>
          <w:tab/>
        </w:r>
        <w:r w:rsidR="00AB5C37">
          <w:rPr>
            <w:noProof/>
            <w:webHidden/>
          </w:rPr>
          <w:fldChar w:fldCharType="begin"/>
        </w:r>
        <w:r w:rsidR="00AB5C37">
          <w:rPr>
            <w:noProof/>
            <w:webHidden/>
          </w:rPr>
          <w:instrText xml:space="preserve"> PAGEREF _Toc149309113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7B4F25E6" w14:textId="37DF927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4" w:history="1">
        <w:r w:rsidR="00AB5C37" w:rsidRPr="00E34CA5">
          <w:rPr>
            <w:rStyle w:val="Hyperlink"/>
            <w:noProof/>
          </w:rPr>
          <w:t>Causes</w:t>
        </w:r>
        <w:r w:rsidR="00AB5C37">
          <w:rPr>
            <w:noProof/>
            <w:webHidden/>
          </w:rPr>
          <w:tab/>
        </w:r>
        <w:r w:rsidR="00AB5C37">
          <w:rPr>
            <w:noProof/>
            <w:webHidden/>
          </w:rPr>
          <w:fldChar w:fldCharType="begin"/>
        </w:r>
        <w:r w:rsidR="00AB5C37">
          <w:rPr>
            <w:noProof/>
            <w:webHidden/>
          </w:rPr>
          <w:instrText xml:space="preserve"> PAGEREF _Toc149309114 \h </w:instrText>
        </w:r>
        <w:r w:rsidR="00AB5C37">
          <w:rPr>
            <w:noProof/>
            <w:webHidden/>
          </w:rPr>
        </w:r>
        <w:r w:rsidR="00AB5C37">
          <w:rPr>
            <w:noProof/>
            <w:webHidden/>
          </w:rPr>
          <w:fldChar w:fldCharType="separate"/>
        </w:r>
        <w:r w:rsidR="00B03586">
          <w:rPr>
            <w:noProof/>
            <w:webHidden/>
          </w:rPr>
          <w:t>6</w:t>
        </w:r>
        <w:r w:rsidR="00AB5C37">
          <w:rPr>
            <w:noProof/>
            <w:webHidden/>
          </w:rPr>
          <w:fldChar w:fldCharType="end"/>
        </w:r>
      </w:hyperlink>
    </w:p>
    <w:p w14:paraId="266DD700" w14:textId="50C4578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5" w:history="1">
        <w:r w:rsidR="00AB5C37" w:rsidRPr="00E34CA5">
          <w:rPr>
            <w:rStyle w:val="Hyperlink"/>
            <w:noProof/>
          </w:rPr>
          <w:t>Effects</w:t>
        </w:r>
        <w:r w:rsidR="00AB5C37">
          <w:rPr>
            <w:noProof/>
            <w:webHidden/>
          </w:rPr>
          <w:tab/>
        </w:r>
        <w:r w:rsidR="00AB5C37">
          <w:rPr>
            <w:noProof/>
            <w:webHidden/>
          </w:rPr>
          <w:fldChar w:fldCharType="begin"/>
        </w:r>
        <w:r w:rsidR="00AB5C37">
          <w:rPr>
            <w:noProof/>
            <w:webHidden/>
          </w:rPr>
          <w:instrText xml:space="preserve"> PAGEREF _Toc149309115 \h </w:instrText>
        </w:r>
        <w:r w:rsidR="00AB5C37">
          <w:rPr>
            <w:noProof/>
            <w:webHidden/>
          </w:rPr>
        </w:r>
        <w:r w:rsidR="00AB5C37">
          <w:rPr>
            <w:noProof/>
            <w:webHidden/>
          </w:rPr>
          <w:fldChar w:fldCharType="separate"/>
        </w:r>
        <w:r w:rsidR="00B03586">
          <w:rPr>
            <w:noProof/>
            <w:webHidden/>
          </w:rPr>
          <w:t>7</w:t>
        </w:r>
        <w:r w:rsidR="00AB5C37">
          <w:rPr>
            <w:noProof/>
            <w:webHidden/>
          </w:rPr>
          <w:fldChar w:fldCharType="end"/>
        </w:r>
      </w:hyperlink>
    </w:p>
    <w:p w14:paraId="5EDDEACC" w14:textId="06C770C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6" w:history="1">
        <w:r w:rsidR="00AB5C37" w:rsidRPr="00E34CA5">
          <w:rPr>
            <w:rStyle w:val="Hyperlink"/>
            <w:noProof/>
          </w:rPr>
          <w:t>Fuel cells</w:t>
        </w:r>
        <w:r w:rsidR="00AB5C37">
          <w:rPr>
            <w:noProof/>
            <w:webHidden/>
          </w:rPr>
          <w:tab/>
        </w:r>
        <w:r w:rsidR="00AB5C37">
          <w:rPr>
            <w:noProof/>
            <w:webHidden/>
          </w:rPr>
          <w:fldChar w:fldCharType="begin"/>
        </w:r>
        <w:r w:rsidR="00AB5C37">
          <w:rPr>
            <w:noProof/>
            <w:webHidden/>
          </w:rPr>
          <w:instrText xml:space="preserve"> PAGEREF _Toc149309116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02857F1C" w14:textId="5E169D2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7" w:history="1">
        <w:r w:rsidR="00AB5C37" w:rsidRPr="00E34CA5">
          <w:rPr>
            <w:rStyle w:val="Hyperlink"/>
            <w:noProof/>
            <w:lang w:val="en-US"/>
          </w:rPr>
          <w:t>Structure</w:t>
        </w:r>
        <w:r w:rsidR="00AB5C37">
          <w:rPr>
            <w:noProof/>
            <w:webHidden/>
          </w:rPr>
          <w:tab/>
        </w:r>
        <w:r w:rsidR="00AB5C37">
          <w:rPr>
            <w:noProof/>
            <w:webHidden/>
          </w:rPr>
          <w:fldChar w:fldCharType="begin"/>
        </w:r>
        <w:r w:rsidR="00AB5C37">
          <w:rPr>
            <w:noProof/>
            <w:webHidden/>
          </w:rPr>
          <w:instrText xml:space="preserve"> PAGEREF _Toc149309117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566A1755" w14:textId="1C532002"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8" w:history="1">
        <w:r w:rsidR="00AB5C37" w:rsidRPr="00E34CA5">
          <w:rPr>
            <w:rStyle w:val="Hyperlink"/>
            <w:noProof/>
            <w:lang w:val="en-US"/>
          </w:rPr>
          <w:t>Reactions</w:t>
        </w:r>
        <w:r w:rsidR="00AB5C37">
          <w:rPr>
            <w:noProof/>
            <w:webHidden/>
          </w:rPr>
          <w:tab/>
        </w:r>
        <w:r w:rsidR="00AB5C37">
          <w:rPr>
            <w:noProof/>
            <w:webHidden/>
          </w:rPr>
          <w:fldChar w:fldCharType="begin"/>
        </w:r>
        <w:r w:rsidR="00AB5C37">
          <w:rPr>
            <w:noProof/>
            <w:webHidden/>
          </w:rPr>
          <w:instrText xml:space="preserve"> PAGEREF _Toc149309118 \h </w:instrText>
        </w:r>
        <w:r w:rsidR="00AB5C37">
          <w:rPr>
            <w:noProof/>
            <w:webHidden/>
          </w:rPr>
        </w:r>
        <w:r w:rsidR="00AB5C37">
          <w:rPr>
            <w:noProof/>
            <w:webHidden/>
          </w:rPr>
          <w:fldChar w:fldCharType="separate"/>
        </w:r>
        <w:r w:rsidR="00B03586">
          <w:rPr>
            <w:noProof/>
            <w:webHidden/>
          </w:rPr>
          <w:t>9</w:t>
        </w:r>
        <w:r w:rsidR="00AB5C37">
          <w:rPr>
            <w:noProof/>
            <w:webHidden/>
          </w:rPr>
          <w:fldChar w:fldCharType="end"/>
        </w:r>
      </w:hyperlink>
    </w:p>
    <w:p w14:paraId="3F0E00A2" w14:textId="58B1BC9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9" w:history="1">
        <w:r w:rsidR="00AB5C37" w:rsidRPr="00E34CA5">
          <w:rPr>
            <w:rStyle w:val="Hyperlink"/>
            <w:noProof/>
          </w:rPr>
          <w:t>Formic Acid</w:t>
        </w:r>
        <w:r w:rsidR="00AB5C37">
          <w:rPr>
            <w:noProof/>
            <w:webHidden/>
          </w:rPr>
          <w:tab/>
        </w:r>
        <w:r w:rsidR="00AB5C37">
          <w:rPr>
            <w:noProof/>
            <w:webHidden/>
          </w:rPr>
          <w:fldChar w:fldCharType="begin"/>
        </w:r>
        <w:r w:rsidR="00AB5C37">
          <w:rPr>
            <w:noProof/>
            <w:webHidden/>
          </w:rPr>
          <w:instrText xml:space="preserve"> PAGEREF _Toc149309119 \h </w:instrText>
        </w:r>
        <w:r w:rsidR="00AB5C37">
          <w:rPr>
            <w:noProof/>
            <w:webHidden/>
          </w:rPr>
        </w:r>
        <w:r w:rsidR="00AB5C37">
          <w:rPr>
            <w:noProof/>
            <w:webHidden/>
          </w:rPr>
          <w:fldChar w:fldCharType="separate"/>
        </w:r>
        <w:r w:rsidR="00B03586">
          <w:rPr>
            <w:noProof/>
            <w:webHidden/>
          </w:rPr>
          <w:t>11</w:t>
        </w:r>
        <w:r w:rsidR="00AB5C37">
          <w:rPr>
            <w:noProof/>
            <w:webHidden/>
          </w:rPr>
          <w:fldChar w:fldCharType="end"/>
        </w:r>
      </w:hyperlink>
    </w:p>
    <w:p w14:paraId="173B0EC9" w14:textId="322FFC9E"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0" w:history="1">
        <w:r w:rsidR="00AB5C37" w:rsidRPr="00E34CA5">
          <w:rPr>
            <w:rStyle w:val="Hyperlink"/>
            <w:noProof/>
          </w:rPr>
          <w:t>Catalysis</w:t>
        </w:r>
        <w:r w:rsidR="00AB5C37">
          <w:rPr>
            <w:noProof/>
            <w:webHidden/>
          </w:rPr>
          <w:tab/>
        </w:r>
        <w:r w:rsidR="00AB5C37">
          <w:rPr>
            <w:noProof/>
            <w:webHidden/>
          </w:rPr>
          <w:fldChar w:fldCharType="begin"/>
        </w:r>
        <w:r w:rsidR="00AB5C37">
          <w:rPr>
            <w:noProof/>
            <w:webHidden/>
          </w:rPr>
          <w:instrText xml:space="preserve"> PAGEREF _Toc149309120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4FB2F6E2" w14:textId="3A01752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1" w:history="1">
        <w:r w:rsidR="00AB5C37" w:rsidRPr="00E34CA5">
          <w:rPr>
            <w:rStyle w:val="Hyperlink"/>
            <w:noProof/>
          </w:rPr>
          <w:t>Sabatier’s Principle</w:t>
        </w:r>
        <w:r w:rsidR="00AB5C37">
          <w:rPr>
            <w:noProof/>
            <w:webHidden/>
          </w:rPr>
          <w:tab/>
        </w:r>
        <w:r w:rsidR="00AB5C37">
          <w:rPr>
            <w:noProof/>
            <w:webHidden/>
          </w:rPr>
          <w:fldChar w:fldCharType="begin"/>
        </w:r>
        <w:r w:rsidR="00AB5C37">
          <w:rPr>
            <w:noProof/>
            <w:webHidden/>
          </w:rPr>
          <w:instrText xml:space="preserve"> PAGEREF _Toc149309121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1FB608FB" w14:textId="16585DAD"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2" w:history="1">
        <w:r w:rsidR="00AB5C37" w:rsidRPr="00E34CA5">
          <w:rPr>
            <w:rStyle w:val="Hyperlink"/>
            <w:noProof/>
          </w:rPr>
          <w:t>Modelling the activity of a site</w:t>
        </w:r>
        <w:r w:rsidR="00AB5C37">
          <w:rPr>
            <w:noProof/>
            <w:webHidden/>
          </w:rPr>
          <w:tab/>
        </w:r>
        <w:r w:rsidR="00AB5C37">
          <w:rPr>
            <w:noProof/>
            <w:webHidden/>
          </w:rPr>
          <w:fldChar w:fldCharType="begin"/>
        </w:r>
        <w:r w:rsidR="00AB5C37">
          <w:rPr>
            <w:noProof/>
            <w:webHidden/>
          </w:rPr>
          <w:instrText xml:space="preserve"> PAGEREF _Toc149309122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25834699" w14:textId="5E4A6E1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3" w:history="1">
        <w:r w:rsidR="00AB5C37" w:rsidRPr="00E34CA5">
          <w:rPr>
            <w:rStyle w:val="Hyperlink"/>
            <w:noProof/>
          </w:rPr>
          <w:t>Computational Hydrogen Electrode</w:t>
        </w:r>
        <w:r w:rsidR="00AB5C37">
          <w:rPr>
            <w:noProof/>
            <w:webHidden/>
          </w:rPr>
          <w:tab/>
        </w:r>
        <w:r w:rsidR="00AB5C37">
          <w:rPr>
            <w:noProof/>
            <w:webHidden/>
          </w:rPr>
          <w:fldChar w:fldCharType="begin"/>
        </w:r>
        <w:r w:rsidR="00AB5C37">
          <w:rPr>
            <w:noProof/>
            <w:webHidden/>
          </w:rPr>
          <w:instrText xml:space="preserve"> PAGEREF _Toc149309123 \h </w:instrText>
        </w:r>
        <w:r w:rsidR="00AB5C37">
          <w:rPr>
            <w:noProof/>
            <w:webHidden/>
          </w:rPr>
        </w:r>
        <w:r w:rsidR="00AB5C37">
          <w:rPr>
            <w:noProof/>
            <w:webHidden/>
          </w:rPr>
          <w:fldChar w:fldCharType="separate"/>
        </w:r>
        <w:r w:rsidR="00B03586">
          <w:rPr>
            <w:noProof/>
            <w:webHidden/>
          </w:rPr>
          <w:t>24</w:t>
        </w:r>
        <w:r w:rsidR="00AB5C37">
          <w:rPr>
            <w:noProof/>
            <w:webHidden/>
          </w:rPr>
          <w:fldChar w:fldCharType="end"/>
        </w:r>
      </w:hyperlink>
    </w:p>
    <w:p w14:paraId="38382503" w14:textId="467596DE"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4" w:history="1">
        <w:r w:rsidR="00AB5C37" w:rsidRPr="00E34CA5">
          <w:rPr>
            <w:rStyle w:val="Hyperlink"/>
            <w:noProof/>
          </w:rPr>
          <w:t>Correcting from DFT electronic energies to Gibbs free energies (tjek: redundancy)</w:t>
        </w:r>
        <w:r w:rsidR="00AB5C37">
          <w:rPr>
            <w:noProof/>
            <w:webHidden/>
          </w:rPr>
          <w:tab/>
        </w:r>
        <w:r w:rsidR="00AB5C37">
          <w:rPr>
            <w:noProof/>
            <w:webHidden/>
          </w:rPr>
          <w:fldChar w:fldCharType="begin"/>
        </w:r>
        <w:r w:rsidR="00AB5C37">
          <w:rPr>
            <w:noProof/>
            <w:webHidden/>
          </w:rPr>
          <w:instrText xml:space="preserve"> PAGEREF _Toc149309124 \h </w:instrText>
        </w:r>
        <w:r w:rsidR="00AB5C37">
          <w:rPr>
            <w:noProof/>
            <w:webHidden/>
          </w:rPr>
        </w:r>
        <w:r w:rsidR="00AB5C37">
          <w:rPr>
            <w:noProof/>
            <w:webHidden/>
          </w:rPr>
          <w:fldChar w:fldCharType="separate"/>
        </w:r>
        <w:r w:rsidR="00B03586">
          <w:rPr>
            <w:noProof/>
            <w:webHidden/>
          </w:rPr>
          <w:t>25</w:t>
        </w:r>
        <w:r w:rsidR="00AB5C37">
          <w:rPr>
            <w:noProof/>
            <w:webHidden/>
          </w:rPr>
          <w:fldChar w:fldCharType="end"/>
        </w:r>
      </w:hyperlink>
    </w:p>
    <w:p w14:paraId="5CF0BE3A" w14:textId="5E17C81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5" w:history="1">
        <w:r w:rsidR="00AB5C37" w:rsidRPr="00E34CA5">
          <w:rPr>
            <w:rStyle w:val="Hyperlink"/>
            <w:noProof/>
          </w:rPr>
          <w:t>High-Entropy Alloys</w:t>
        </w:r>
        <w:r w:rsidR="00AB5C37">
          <w:rPr>
            <w:noProof/>
            <w:webHidden/>
          </w:rPr>
          <w:tab/>
        </w:r>
        <w:r w:rsidR="00AB5C37">
          <w:rPr>
            <w:noProof/>
            <w:webHidden/>
          </w:rPr>
          <w:fldChar w:fldCharType="begin"/>
        </w:r>
        <w:r w:rsidR="00AB5C37">
          <w:rPr>
            <w:noProof/>
            <w:webHidden/>
          </w:rPr>
          <w:instrText xml:space="preserve"> PAGEREF _Toc149309125 \h </w:instrText>
        </w:r>
        <w:r w:rsidR="00AB5C37">
          <w:rPr>
            <w:noProof/>
            <w:webHidden/>
          </w:rPr>
        </w:r>
        <w:r w:rsidR="00AB5C37">
          <w:rPr>
            <w:noProof/>
            <w:webHidden/>
          </w:rPr>
          <w:fldChar w:fldCharType="separate"/>
        </w:r>
        <w:r w:rsidR="00B03586">
          <w:rPr>
            <w:noProof/>
            <w:webHidden/>
          </w:rPr>
          <w:t>27</w:t>
        </w:r>
        <w:r w:rsidR="00AB5C37">
          <w:rPr>
            <w:noProof/>
            <w:webHidden/>
          </w:rPr>
          <w:fldChar w:fldCharType="end"/>
        </w:r>
      </w:hyperlink>
    </w:p>
    <w:p w14:paraId="1ABEA49E" w14:textId="79B19A8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6" w:history="1">
        <w:r w:rsidR="00AB5C37" w:rsidRPr="00E34CA5">
          <w:rPr>
            <w:rStyle w:val="Hyperlink"/>
            <w:noProof/>
          </w:rPr>
          <w:t>Density Functional Theory</w:t>
        </w:r>
        <w:r w:rsidR="00AB5C37">
          <w:rPr>
            <w:noProof/>
            <w:webHidden/>
          </w:rPr>
          <w:tab/>
        </w:r>
        <w:r w:rsidR="00AB5C37">
          <w:rPr>
            <w:noProof/>
            <w:webHidden/>
          </w:rPr>
          <w:fldChar w:fldCharType="begin"/>
        </w:r>
        <w:r w:rsidR="00AB5C37">
          <w:rPr>
            <w:noProof/>
            <w:webHidden/>
          </w:rPr>
          <w:instrText xml:space="preserve"> PAGEREF _Toc149309126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1EBE0A4E" w14:textId="666D4FA7"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7" w:history="1">
        <w:r w:rsidR="00AB5C37" w:rsidRPr="00E34CA5">
          <w:rPr>
            <w:rStyle w:val="Hyperlink"/>
            <w:noProof/>
            <w:lang w:val="en-US"/>
          </w:rPr>
          <w:t>Theoretical background</w:t>
        </w:r>
        <w:r w:rsidR="00AB5C37">
          <w:rPr>
            <w:noProof/>
            <w:webHidden/>
          </w:rPr>
          <w:tab/>
        </w:r>
        <w:r w:rsidR="00AB5C37">
          <w:rPr>
            <w:noProof/>
            <w:webHidden/>
          </w:rPr>
          <w:fldChar w:fldCharType="begin"/>
        </w:r>
        <w:r w:rsidR="00AB5C37">
          <w:rPr>
            <w:noProof/>
            <w:webHidden/>
          </w:rPr>
          <w:instrText xml:space="preserve"> PAGEREF _Toc149309127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7B9E220E" w14:textId="2B50A579"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8" w:history="1">
        <w:r w:rsidR="00AB5C37" w:rsidRPr="00E34CA5">
          <w:rPr>
            <w:rStyle w:val="Hyperlink"/>
            <w:noProof/>
            <w:lang w:val="en-US"/>
          </w:rPr>
          <w:t>GPAW</w:t>
        </w:r>
        <w:r w:rsidR="00AB5C37">
          <w:rPr>
            <w:noProof/>
            <w:webHidden/>
          </w:rPr>
          <w:tab/>
        </w:r>
        <w:r w:rsidR="00AB5C37">
          <w:rPr>
            <w:noProof/>
            <w:webHidden/>
          </w:rPr>
          <w:fldChar w:fldCharType="begin"/>
        </w:r>
        <w:r w:rsidR="00AB5C37">
          <w:rPr>
            <w:noProof/>
            <w:webHidden/>
          </w:rPr>
          <w:instrText xml:space="preserve"> PAGEREF _Toc149309128 \h </w:instrText>
        </w:r>
        <w:r w:rsidR="00AB5C37">
          <w:rPr>
            <w:noProof/>
            <w:webHidden/>
          </w:rPr>
        </w:r>
        <w:r w:rsidR="00AB5C37">
          <w:rPr>
            <w:noProof/>
            <w:webHidden/>
          </w:rPr>
          <w:fldChar w:fldCharType="separate"/>
        </w:r>
        <w:r w:rsidR="00B03586">
          <w:rPr>
            <w:noProof/>
            <w:webHidden/>
          </w:rPr>
          <w:t>31</w:t>
        </w:r>
        <w:r w:rsidR="00AB5C37">
          <w:rPr>
            <w:noProof/>
            <w:webHidden/>
          </w:rPr>
          <w:fldChar w:fldCharType="end"/>
        </w:r>
      </w:hyperlink>
    </w:p>
    <w:p w14:paraId="7C8D7D7A" w14:textId="328125E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9" w:history="1">
        <w:r w:rsidR="00AB5C37" w:rsidRPr="00E34CA5">
          <w:rPr>
            <w:rStyle w:val="Hyperlink"/>
            <w:noProof/>
            <w:lang w:val="en-US"/>
          </w:rPr>
          <w:t>Periodic systems</w:t>
        </w:r>
        <w:r w:rsidR="00AB5C37">
          <w:rPr>
            <w:noProof/>
            <w:webHidden/>
          </w:rPr>
          <w:tab/>
        </w:r>
        <w:r w:rsidR="00AB5C37">
          <w:rPr>
            <w:noProof/>
            <w:webHidden/>
          </w:rPr>
          <w:fldChar w:fldCharType="begin"/>
        </w:r>
        <w:r w:rsidR="00AB5C37">
          <w:rPr>
            <w:noProof/>
            <w:webHidden/>
          </w:rPr>
          <w:instrText xml:space="preserve"> PAGEREF _Toc149309129 \h </w:instrText>
        </w:r>
        <w:r w:rsidR="00AB5C37">
          <w:rPr>
            <w:noProof/>
            <w:webHidden/>
          </w:rPr>
        </w:r>
        <w:r w:rsidR="00AB5C37">
          <w:rPr>
            <w:noProof/>
            <w:webHidden/>
          </w:rPr>
          <w:fldChar w:fldCharType="separate"/>
        </w:r>
        <w:r w:rsidR="00B03586">
          <w:rPr>
            <w:noProof/>
            <w:webHidden/>
          </w:rPr>
          <w:t>32</w:t>
        </w:r>
        <w:r w:rsidR="00AB5C37">
          <w:rPr>
            <w:noProof/>
            <w:webHidden/>
          </w:rPr>
          <w:fldChar w:fldCharType="end"/>
        </w:r>
      </w:hyperlink>
    </w:p>
    <w:p w14:paraId="5B139E0A" w14:textId="4DECCFC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0" w:history="1">
        <w:r w:rsidR="00AB5C37" w:rsidRPr="00E34CA5">
          <w:rPr>
            <w:rStyle w:val="Hyperlink"/>
            <w:noProof/>
            <w:lang w:val="en-US"/>
          </w:rPr>
          <w:t>Practical use in catalysis</w:t>
        </w:r>
        <w:r w:rsidR="00AB5C37">
          <w:rPr>
            <w:noProof/>
            <w:webHidden/>
          </w:rPr>
          <w:tab/>
        </w:r>
        <w:r w:rsidR="00AB5C37">
          <w:rPr>
            <w:noProof/>
            <w:webHidden/>
          </w:rPr>
          <w:fldChar w:fldCharType="begin"/>
        </w:r>
        <w:r w:rsidR="00AB5C37">
          <w:rPr>
            <w:noProof/>
            <w:webHidden/>
          </w:rPr>
          <w:instrText xml:space="preserve"> PAGEREF _Toc149309130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1AA2D50E" w14:textId="36B5E477"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1" w:history="1">
        <w:r w:rsidR="00AB5C37" w:rsidRPr="00E34CA5">
          <w:rPr>
            <w:rStyle w:val="Hyperlink"/>
            <w:noProof/>
          </w:rPr>
          <w:t>Single-site structures (Tjek: Move to SI?)</w:t>
        </w:r>
        <w:r w:rsidR="00AB5C37">
          <w:rPr>
            <w:noProof/>
            <w:webHidden/>
          </w:rPr>
          <w:tab/>
        </w:r>
        <w:r w:rsidR="00AB5C37">
          <w:rPr>
            <w:noProof/>
            <w:webHidden/>
          </w:rPr>
          <w:fldChar w:fldCharType="begin"/>
        </w:r>
        <w:r w:rsidR="00AB5C37">
          <w:rPr>
            <w:noProof/>
            <w:webHidden/>
          </w:rPr>
          <w:instrText xml:space="preserve"> PAGEREF _Toc149309131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73D43161" w14:textId="5C0E49D3"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2" w:history="1">
        <w:r w:rsidR="00AB5C37" w:rsidRPr="00E34CA5">
          <w:rPr>
            <w:rStyle w:val="Hyperlink"/>
            <w:noProof/>
          </w:rPr>
          <w:t>Machine Learning</w:t>
        </w:r>
        <w:r w:rsidR="00AB5C37">
          <w:rPr>
            <w:noProof/>
            <w:webHidden/>
          </w:rPr>
          <w:tab/>
        </w:r>
        <w:r w:rsidR="00AB5C37">
          <w:rPr>
            <w:noProof/>
            <w:webHidden/>
          </w:rPr>
          <w:fldChar w:fldCharType="begin"/>
        </w:r>
        <w:r w:rsidR="00AB5C37">
          <w:rPr>
            <w:noProof/>
            <w:webHidden/>
          </w:rPr>
          <w:instrText xml:space="preserve"> PAGEREF _Toc149309132 \h </w:instrText>
        </w:r>
        <w:r w:rsidR="00AB5C37">
          <w:rPr>
            <w:noProof/>
            <w:webHidden/>
          </w:rPr>
        </w:r>
        <w:r w:rsidR="00AB5C37">
          <w:rPr>
            <w:noProof/>
            <w:webHidden/>
          </w:rPr>
          <w:fldChar w:fldCharType="separate"/>
        </w:r>
        <w:r w:rsidR="00B03586">
          <w:rPr>
            <w:noProof/>
            <w:webHidden/>
          </w:rPr>
          <w:t>36</w:t>
        </w:r>
        <w:r w:rsidR="00AB5C37">
          <w:rPr>
            <w:noProof/>
            <w:webHidden/>
          </w:rPr>
          <w:fldChar w:fldCharType="end"/>
        </w:r>
      </w:hyperlink>
    </w:p>
    <w:p w14:paraId="2E775864" w14:textId="5EF153E9"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33" w:history="1">
        <w:r w:rsidR="00AB5C37" w:rsidRPr="00E34CA5">
          <w:rPr>
            <w:rStyle w:val="Hyperlink"/>
            <w:noProof/>
          </w:rPr>
          <w:t>Methods</w:t>
        </w:r>
        <w:r w:rsidR="00AB5C37">
          <w:rPr>
            <w:noProof/>
            <w:webHidden/>
          </w:rPr>
          <w:tab/>
        </w:r>
        <w:r w:rsidR="00AB5C37">
          <w:rPr>
            <w:noProof/>
            <w:webHidden/>
          </w:rPr>
          <w:fldChar w:fldCharType="begin"/>
        </w:r>
        <w:r w:rsidR="00AB5C37">
          <w:rPr>
            <w:noProof/>
            <w:webHidden/>
          </w:rPr>
          <w:instrText xml:space="preserve"> PAGEREF _Toc149309133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3386BB70" w14:textId="34BD4C72"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4" w:history="1">
        <w:r w:rsidR="00AB5C37" w:rsidRPr="00E34CA5">
          <w:rPr>
            <w:rStyle w:val="Hyperlink"/>
            <w:noProof/>
          </w:rPr>
          <w:t>Data</w:t>
        </w:r>
        <w:r w:rsidR="00AB5C37">
          <w:rPr>
            <w:noProof/>
            <w:webHidden/>
          </w:rPr>
          <w:tab/>
        </w:r>
        <w:r w:rsidR="00AB5C37">
          <w:rPr>
            <w:noProof/>
            <w:webHidden/>
          </w:rPr>
          <w:fldChar w:fldCharType="begin"/>
        </w:r>
        <w:r w:rsidR="00AB5C37">
          <w:rPr>
            <w:noProof/>
            <w:webHidden/>
          </w:rPr>
          <w:instrText xml:space="preserve"> PAGEREF _Toc149309134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52D179A0" w14:textId="41BA6A7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5" w:history="1">
        <w:r w:rsidR="00AB5C37" w:rsidRPr="00E34CA5">
          <w:rPr>
            <w:rStyle w:val="Hyperlink"/>
            <w:noProof/>
            <w:lang w:val="en-US"/>
          </w:rPr>
          <w:t>Technical details</w:t>
        </w:r>
        <w:r w:rsidR="00AB5C37">
          <w:rPr>
            <w:noProof/>
            <w:webHidden/>
          </w:rPr>
          <w:tab/>
        </w:r>
        <w:r w:rsidR="00AB5C37">
          <w:rPr>
            <w:noProof/>
            <w:webHidden/>
          </w:rPr>
          <w:fldChar w:fldCharType="begin"/>
        </w:r>
        <w:r w:rsidR="00AB5C37">
          <w:rPr>
            <w:noProof/>
            <w:webHidden/>
          </w:rPr>
          <w:instrText xml:space="preserve"> PAGEREF _Toc149309135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4933C2F8" w14:textId="68636FA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6" w:history="1">
        <w:r w:rsidR="00AB5C37" w:rsidRPr="00E34CA5">
          <w:rPr>
            <w:rStyle w:val="Hyperlink"/>
            <w:noProof/>
            <w:lang w:val="en-US"/>
          </w:rPr>
          <w:t>High-Entropy Alloy slabs with single adsorbates</w:t>
        </w:r>
        <w:r w:rsidR="00AB5C37">
          <w:rPr>
            <w:noProof/>
            <w:webHidden/>
          </w:rPr>
          <w:tab/>
        </w:r>
        <w:r w:rsidR="00AB5C37">
          <w:rPr>
            <w:noProof/>
            <w:webHidden/>
          </w:rPr>
          <w:fldChar w:fldCharType="begin"/>
        </w:r>
        <w:r w:rsidR="00AB5C37">
          <w:rPr>
            <w:noProof/>
            <w:webHidden/>
          </w:rPr>
          <w:instrText xml:space="preserve"> PAGEREF _Toc149309136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1CB87BF" w14:textId="5C1BA293"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7" w:history="1">
        <w:r w:rsidR="00AB5C37" w:rsidRPr="00E34CA5">
          <w:rPr>
            <w:rStyle w:val="Hyperlink"/>
            <w:noProof/>
            <w:lang w:val="en-US"/>
          </w:rPr>
          <w:t>High-Entropy Alloy slabs with neighbour-adsorbates</w:t>
        </w:r>
        <w:r w:rsidR="00AB5C37">
          <w:rPr>
            <w:noProof/>
            <w:webHidden/>
          </w:rPr>
          <w:tab/>
        </w:r>
        <w:r w:rsidR="00AB5C37">
          <w:rPr>
            <w:noProof/>
            <w:webHidden/>
          </w:rPr>
          <w:fldChar w:fldCharType="begin"/>
        </w:r>
        <w:r w:rsidR="00AB5C37">
          <w:rPr>
            <w:noProof/>
            <w:webHidden/>
          </w:rPr>
          <w:instrText xml:space="preserve"> PAGEREF _Toc149309137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58239A8E" w14:textId="3D8D678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8" w:history="1">
        <w:r w:rsidR="00AB5C37" w:rsidRPr="00E34CA5">
          <w:rPr>
            <w:rStyle w:val="Hyperlink"/>
            <w:noProof/>
            <w:lang w:val="en-US"/>
          </w:rPr>
          <w:t>Single-site slabs – Single + Neighbour-adsorbates</w:t>
        </w:r>
        <w:r w:rsidR="00AB5C37">
          <w:rPr>
            <w:noProof/>
            <w:webHidden/>
          </w:rPr>
          <w:tab/>
        </w:r>
        <w:r w:rsidR="00AB5C37">
          <w:rPr>
            <w:noProof/>
            <w:webHidden/>
          </w:rPr>
          <w:fldChar w:fldCharType="begin"/>
        </w:r>
        <w:r w:rsidR="00AB5C37">
          <w:rPr>
            <w:noProof/>
            <w:webHidden/>
          </w:rPr>
          <w:instrText xml:space="preserve"> PAGEREF _Toc149309138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8ED1033" w14:textId="4AF1CBC6"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9" w:history="1">
        <w:r w:rsidR="00AB5C37" w:rsidRPr="00E34CA5">
          <w:rPr>
            <w:rStyle w:val="Hyperlink"/>
            <w:noProof/>
            <w:lang w:val="en-US"/>
          </w:rPr>
          <w:t>Single molecules</w:t>
        </w:r>
        <w:r w:rsidR="00AB5C37">
          <w:rPr>
            <w:noProof/>
            <w:webHidden/>
          </w:rPr>
          <w:tab/>
        </w:r>
        <w:r w:rsidR="00AB5C37">
          <w:rPr>
            <w:noProof/>
            <w:webHidden/>
          </w:rPr>
          <w:fldChar w:fldCharType="begin"/>
        </w:r>
        <w:r w:rsidR="00AB5C37">
          <w:rPr>
            <w:noProof/>
            <w:webHidden/>
          </w:rPr>
          <w:instrText xml:space="preserve"> PAGEREF _Toc149309139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99373D4" w14:textId="1AC6F79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0" w:history="1">
        <w:r w:rsidR="00AB5C37" w:rsidRPr="00E34CA5">
          <w:rPr>
            <w:rStyle w:val="Hyperlink"/>
            <w:noProof/>
            <w:lang w:val="en-US"/>
          </w:rPr>
          <w:t>Calculating binding energies</w:t>
        </w:r>
        <w:r w:rsidR="00AB5C37">
          <w:rPr>
            <w:noProof/>
            <w:webHidden/>
          </w:rPr>
          <w:tab/>
        </w:r>
        <w:r w:rsidR="00AB5C37">
          <w:rPr>
            <w:noProof/>
            <w:webHidden/>
          </w:rPr>
          <w:fldChar w:fldCharType="begin"/>
        </w:r>
        <w:r w:rsidR="00AB5C37">
          <w:rPr>
            <w:noProof/>
            <w:webHidden/>
          </w:rPr>
          <w:instrText xml:space="preserve"> PAGEREF _Toc149309140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58CF7D28" w14:textId="61461A4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1" w:history="1">
        <w:r w:rsidR="00AB5C37" w:rsidRPr="00E34CA5">
          <w:rPr>
            <w:rStyle w:val="Hyperlink"/>
            <w:noProof/>
          </w:rPr>
          <w:t>Setting reference energies</w:t>
        </w:r>
        <w:r w:rsidR="00AB5C37">
          <w:rPr>
            <w:noProof/>
            <w:webHidden/>
          </w:rPr>
          <w:tab/>
        </w:r>
        <w:r w:rsidR="00AB5C37">
          <w:rPr>
            <w:noProof/>
            <w:webHidden/>
          </w:rPr>
          <w:fldChar w:fldCharType="begin"/>
        </w:r>
        <w:r w:rsidR="00AB5C37">
          <w:rPr>
            <w:noProof/>
            <w:webHidden/>
          </w:rPr>
          <w:instrText xml:space="preserve"> PAGEREF _Toc149309141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2B014C03" w14:textId="69210529"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2" w:history="1">
        <w:r w:rsidR="00AB5C37" w:rsidRPr="00E34CA5">
          <w:rPr>
            <w:rStyle w:val="Hyperlink"/>
            <w:noProof/>
          </w:rPr>
          <w:t>Predicting binding energies</w:t>
        </w:r>
        <w:r w:rsidR="00AB5C37">
          <w:rPr>
            <w:noProof/>
            <w:webHidden/>
          </w:rPr>
          <w:tab/>
        </w:r>
        <w:r w:rsidR="00AB5C37">
          <w:rPr>
            <w:noProof/>
            <w:webHidden/>
          </w:rPr>
          <w:fldChar w:fldCharType="begin"/>
        </w:r>
        <w:r w:rsidR="00AB5C37">
          <w:rPr>
            <w:noProof/>
            <w:webHidden/>
          </w:rPr>
          <w:instrText xml:space="preserve"> PAGEREF _Toc149309142 \h </w:instrText>
        </w:r>
        <w:r w:rsidR="00AB5C37">
          <w:rPr>
            <w:noProof/>
            <w:webHidden/>
          </w:rPr>
        </w:r>
        <w:r w:rsidR="00AB5C37">
          <w:rPr>
            <w:noProof/>
            <w:webHidden/>
          </w:rPr>
          <w:fldChar w:fldCharType="separate"/>
        </w:r>
        <w:r w:rsidR="00B03586">
          <w:rPr>
            <w:noProof/>
            <w:webHidden/>
          </w:rPr>
          <w:t>44</w:t>
        </w:r>
        <w:r w:rsidR="00AB5C37">
          <w:rPr>
            <w:noProof/>
            <w:webHidden/>
          </w:rPr>
          <w:fldChar w:fldCharType="end"/>
        </w:r>
      </w:hyperlink>
    </w:p>
    <w:p w14:paraId="6BCDD8D1" w14:textId="6CDC48E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3" w:history="1">
        <w:r w:rsidR="00AB5C37" w:rsidRPr="00E34CA5">
          <w:rPr>
            <w:rStyle w:val="Hyperlink"/>
            <w:noProof/>
          </w:rPr>
          <w:t>Simulating surfaces</w:t>
        </w:r>
        <w:r w:rsidR="00AB5C37">
          <w:rPr>
            <w:noProof/>
            <w:webHidden/>
          </w:rPr>
          <w:tab/>
        </w:r>
        <w:r w:rsidR="00AB5C37">
          <w:rPr>
            <w:noProof/>
            <w:webHidden/>
          </w:rPr>
          <w:fldChar w:fldCharType="begin"/>
        </w:r>
        <w:r w:rsidR="00AB5C37">
          <w:rPr>
            <w:noProof/>
            <w:webHidden/>
          </w:rPr>
          <w:instrText xml:space="preserve"> PAGEREF _Toc149309143 \h </w:instrText>
        </w:r>
        <w:r w:rsidR="00AB5C37">
          <w:rPr>
            <w:noProof/>
            <w:webHidden/>
          </w:rPr>
        </w:r>
        <w:r w:rsidR="00AB5C37">
          <w:rPr>
            <w:noProof/>
            <w:webHidden/>
          </w:rPr>
          <w:fldChar w:fldCharType="separate"/>
        </w:r>
        <w:r w:rsidR="00B03586">
          <w:rPr>
            <w:noProof/>
            <w:webHidden/>
          </w:rPr>
          <w:t>46</w:t>
        </w:r>
        <w:r w:rsidR="00AB5C37">
          <w:rPr>
            <w:noProof/>
            <w:webHidden/>
          </w:rPr>
          <w:fldChar w:fldCharType="end"/>
        </w:r>
      </w:hyperlink>
    </w:p>
    <w:p w14:paraId="5303BFF0" w14:textId="34E4493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4" w:history="1">
        <w:r w:rsidR="00AB5C37" w:rsidRPr="00E34CA5">
          <w:rPr>
            <w:rStyle w:val="Hyperlink"/>
            <w:noProof/>
          </w:rPr>
          <w:t>Searching for optimal compositions</w:t>
        </w:r>
        <w:r w:rsidR="00AB5C37">
          <w:rPr>
            <w:noProof/>
            <w:webHidden/>
          </w:rPr>
          <w:tab/>
        </w:r>
        <w:r w:rsidR="00AB5C37">
          <w:rPr>
            <w:noProof/>
            <w:webHidden/>
          </w:rPr>
          <w:fldChar w:fldCharType="begin"/>
        </w:r>
        <w:r w:rsidR="00AB5C37">
          <w:rPr>
            <w:noProof/>
            <w:webHidden/>
          </w:rPr>
          <w:instrText xml:space="preserve"> PAGEREF _Toc149309144 \h </w:instrText>
        </w:r>
        <w:r w:rsidR="00AB5C37">
          <w:rPr>
            <w:noProof/>
            <w:webHidden/>
          </w:rPr>
        </w:r>
        <w:r w:rsidR="00AB5C37">
          <w:rPr>
            <w:noProof/>
            <w:webHidden/>
          </w:rPr>
          <w:fldChar w:fldCharType="separate"/>
        </w:r>
        <w:r w:rsidR="00B03586">
          <w:rPr>
            <w:noProof/>
            <w:webHidden/>
          </w:rPr>
          <w:t>47</w:t>
        </w:r>
        <w:r w:rsidR="00AB5C37">
          <w:rPr>
            <w:noProof/>
            <w:webHidden/>
          </w:rPr>
          <w:fldChar w:fldCharType="end"/>
        </w:r>
      </w:hyperlink>
    </w:p>
    <w:p w14:paraId="51E73753" w14:textId="0C30C4F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5" w:history="1">
        <w:r w:rsidR="00AB5C37" w:rsidRPr="00E34CA5">
          <w:rPr>
            <w:rStyle w:val="Hyperlink"/>
            <w:noProof/>
            <w:lang w:val="en-US"/>
          </w:rPr>
          <w:t>Optimization criteria</w:t>
        </w:r>
        <w:r w:rsidR="00AB5C37">
          <w:rPr>
            <w:noProof/>
            <w:webHidden/>
          </w:rPr>
          <w:tab/>
        </w:r>
        <w:r w:rsidR="00AB5C37">
          <w:rPr>
            <w:noProof/>
            <w:webHidden/>
          </w:rPr>
          <w:fldChar w:fldCharType="begin"/>
        </w:r>
        <w:r w:rsidR="00AB5C37">
          <w:rPr>
            <w:noProof/>
            <w:webHidden/>
          </w:rPr>
          <w:instrText xml:space="preserve"> PAGEREF _Toc149309145 \h </w:instrText>
        </w:r>
        <w:r w:rsidR="00AB5C37">
          <w:rPr>
            <w:noProof/>
            <w:webHidden/>
          </w:rPr>
        </w:r>
        <w:r w:rsidR="00AB5C37">
          <w:rPr>
            <w:noProof/>
            <w:webHidden/>
          </w:rPr>
          <w:fldChar w:fldCharType="separate"/>
        </w:r>
        <w:r w:rsidR="00B03586">
          <w:rPr>
            <w:noProof/>
            <w:webHidden/>
          </w:rPr>
          <w:t>49</w:t>
        </w:r>
        <w:r w:rsidR="00AB5C37">
          <w:rPr>
            <w:noProof/>
            <w:webHidden/>
          </w:rPr>
          <w:fldChar w:fldCharType="end"/>
        </w:r>
      </w:hyperlink>
    </w:p>
    <w:p w14:paraId="2E423C87" w14:textId="0BB3795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46" w:history="1">
        <w:r w:rsidR="00AB5C37" w:rsidRPr="00E34CA5">
          <w:rPr>
            <w:rStyle w:val="Hyperlink"/>
            <w:noProof/>
          </w:rPr>
          <w:t>Results</w:t>
        </w:r>
        <w:r w:rsidR="00AB5C37">
          <w:rPr>
            <w:noProof/>
            <w:webHidden/>
          </w:rPr>
          <w:tab/>
        </w:r>
        <w:r w:rsidR="00AB5C37">
          <w:rPr>
            <w:noProof/>
            <w:webHidden/>
          </w:rPr>
          <w:fldChar w:fldCharType="begin"/>
        </w:r>
        <w:r w:rsidR="00AB5C37">
          <w:rPr>
            <w:noProof/>
            <w:webHidden/>
          </w:rPr>
          <w:instrText xml:space="preserve"> PAGEREF _Toc149309146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3E18C48F" w14:textId="5E40BF0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7" w:history="1">
        <w:r w:rsidR="00AB5C37" w:rsidRPr="00E34CA5">
          <w:rPr>
            <w:rStyle w:val="Hyperlink"/>
            <w:noProof/>
          </w:rPr>
          <w:t>Training binding energy models</w:t>
        </w:r>
        <w:r w:rsidR="00AB5C37">
          <w:rPr>
            <w:noProof/>
            <w:webHidden/>
          </w:rPr>
          <w:tab/>
        </w:r>
        <w:r w:rsidR="00AB5C37">
          <w:rPr>
            <w:noProof/>
            <w:webHidden/>
          </w:rPr>
          <w:fldChar w:fldCharType="begin"/>
        </w:r>
        <w:r w:rsidR="00AB5C37">
          <w:rPr>
            <w:noProof/>
            <w:webHidden/>
          </w:rPr>
          <w:instrText xml:space="preserve"> PAGEREF _Toc149309147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573980A8" w14:textId="2C58CB8C"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8" w:history="1">
        <w:r w:rsidR="00AB5C37" w:rsidRPr="00E34CA5">
          <w:rPr>
            <w:rStyle w:val="Hyperlink"/>
            <w:noProof/>
          </w:rPr>
          <w:t>Applying the models on simulated surfaces</w:t>
        </w:r>
        <w:r w:rsidR="00AB5C37">
          <w:rPr>
            <w:noProof/>
            <w:webHidden/>
          </w:rPr>
          <w:tab/>
        </w:r>
        <w:r w:rsidR="00AB5C37">
          <w:rPr>
            <w:noProof/>
            <w:webHidden/>
          </w:rPr>
          <w:fldChar w:fldCharType="begin"/>
        </w:r>
        <w:r w:rsidR="00AB5C37">
          <w:rPr>
            <w:noProof/>
            <w:webHidden/>
          </w:rPr>
          <w:instrText xml:space="preserve"> PAGEREF _Toc149309148 \h </w:instrText>
        </w:r>
        <w:r w:rsidR="00AB5C37">
          <w:rPr>
            <w:noProof/>
            <w:webHidden/>
          </w:rPr>
        </w:r>
        <w:r w:rsidR="00AB5C37">
          <w:rPr>
            <w:noProof/>
            <w:webHidden/>
          </w:rPr>
          <w:fldChar w:fldCharType="separate"/>
        </w:r>
        <w:r w:rsidR="00B03586">
          <w:rPr>
            <w:noProof/>
            <w:webHidden/>
          </w:rPr>
          <w:t>52</w:t>
        </w:r>
        <w:r w:rsidR="00AB5C37">
          <w:rPr>
            <w:noProof/>
            <w:webHidden/>
          </w:rPr>
          <w:fldChar w:fldCharType="end"/>
        </w:r>
      </w:hyperlink>
    </w:p>
    <w:p w14:paraId="54099DA6" w14:textId="4CA3383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9" w:history="1">
        <w:r w:rsidR="00AB5C37" w:rsidRPr="00E34CA5">
          <w:rPr>
            <w:rStyle w:val="Hyperlink"/>
            <w:noProof/>
          </w:rPr>
          <w:t>Binding energies given neighbouring adsorbates</w:t>
        </w:r>
        <w:r w:rsidR="00AB5C37">
          <w:rPr>
            <w:noProof/>
            <w:webHidden/>
          </w:rPr>
          <w:tab/>
        </w:r>
        <w:r w:rsidR="00AB5C37">
          <w:rPr>
            <w:noProof/>
            <w:webHidden/>
          </w:rPr>
          <w:fldChar w:fldCharType="begin"/>
        </w:r>
        <w:r w:rsidR="00AB5C37">
          <w:rPr>
            <w:noProof/>
            <w:webHidden/>
          </w:rPr>
          <w:instrText xml:space="preserve"> PAGEREF _Toc149309149 \h </w:instrText>
        </w:r>
        <w:r w:rsidR="00AB5C37">
          <w:rPr>
            <w:noProof/>
            <w:webHidden/>
          </w:rPr>
        </w:r>
        <w:r w:rsidR="00AB5C37">
          <w:rPr>
            <w:noProof/>
            <w:webHidden/>
          </w:rPr>
          <w:fldChar w:fldCharType="separate"/>
        </w:r>
        <w:r w:rsidR="00B03586">
          <w:rPr>
            <w:noProof/>
            <w:webHidden/>
          </w:rPr>
          <w:t>56</w:t>
        </w:r>
        <w:r w:rsidR="00AB5C37">
          <w:rPr>
            <w:noProof/>
            <w:webHidden/>
          </w:rPr>
          <w:fldChar w:fldCharType="end"/>
        </w:r>
      </w:hyperlink>
    </w:p>
    <w:p w14:paraId="0FF1C35F" w14:textId="5F2A3058"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0" w:history="1">
        <w:r w:rsidR="00AB5C37" w:rsidRPr="00E34CA5">
          <w:rPr>
            <w:rStyle w:val="Hyperlink"/>
            <w:noProof/>
          </w:rPr>
          <w:t>Applying the models to single-site structures</w:t>
        </w:r>
        <w:r w:rsidR="00AB5C37">
          <w:rPr>
            <w:noProof/>
            <w:webHidden/>
          </w:rPr>
          <w:tab/>
        </w:r>
        <w:r w:rsidR="00AB5C37">
          <w:rPr>
            <w:noProof/>
            <w:webHidden/>
          </w:rPr>
          <w:fldChar w:fldCharType="begin"/>
        </w:r>
        <w:r w:rsidR="00AB5C37">
          <w:rPr>
            <w:noProof/>
            <w:webHidden/>
          </w:rPr>
          <w:instrText xml:space="preserve"> PAGEREF _Toc149309150 \h </w:instrText>
        </w:r>
        <w:r w:rsidR="00AB5C37">
          <w:rPr>
            <w:noProof/>
            <w:webHidden/>
          </w:rPr>
        </w:r>
        <w:r w:rsidR="00AB5C37">
          <w:rPr>
            <w:noProof/>
            <w:webHidden/>
          </w:rPr>
          <w:fldChar w:fldCharType="separate"/>
        </w:r>
        <w:r w:rsidR="00B03586">
          <w:rPr>
            <w:noProof/>
            <w:webHidden/>
          </w:rPr>
          <w:t>59</w:t>
        </w:r>
        <w:r w:rsidR="00AB5C37">
          <w:rPr>
            <w:noProof/>
            <w:webHidden/>
          </w:rPr>
          <w:fldChar w:fldCharType="end"/>
        </w:r>
      </w:hyperlink>
    </w:p>
    <w:p w14:paraId="48E0D3BA" w14:textId="7FBD3DE6"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1" w:history="1">
        <w:r w:rsidR="00AB5C37" w:rsidRPr="00E34CA5">
          <w:rPr>
            <w:rStyle w:val="Hyperlink"/>
            <w:noProof/>
          </w:rPr>
          <w:t>Searching for optimal HEA compositions at different potentials</w:t>
        </w:r>
        <w:r w:rsidR="00AB5C37">
          <w:rPr>
            <w:noProof/>
            <w:webHidden/>
          </w:rPr>
          <w:tab/>
        </w:r>
        <w:r w:rsidR="00AB5C37">
          <w:rPr>
            <w:noProof/>
            <w:webHidden/>
          </w:rPr>
          <w:fldChar w:fldCharType="begin"/>
        </w:r>
        <w:r w:rsidR="00AB5C37">
          <w:rPr>
            <w:noProof/>
            <w:webHidden/>
          </w:rPr>
          <w:instrText xml:space="preserve"> PAGEREF _Toc149309151 \h </w:instrText>
        </w:r>
        <w:r w:rsidR="00AB5C37">
          <w:rPr>
            <w:noProof/>
            <w:webHidden/>
          </w:rPr>
        </w:r>
        <w:r w:rsidR="00AB5C37">
          <w:rPr>
            <w:noProof/>
            <w:webHidden/>
          </w:rPr>
          <w:fldChar w:fldCharType="separate"/>
        </w:r>
        <w:r w:rsidR="00B03586">
          <w:rPr>
            <w:noProof/>
            <w:webHidden/>
          </w:rPr>
          <w:t>61</w:t>
        </w:r>
        <w:r w:rsidR="00AB5C37">
          <w:rPr>
            <w:noProof/>
            <w:webHidden/>
          </w:rPr>
          <w:fldChar w:fldCharType="end"/>
        </w:r>
      </w:hyperlink>
    </w:p>
    <w:p w14:paraId="74275398" w14:textId="0DE92A9F"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2" w:history="1">
        <w:r w:rsidR="00AB5C37" w:rsidRPr="00E34CA5">
          <w:rPr>
            <w:rStyle w:val="Hyperlink"/>
            <w:noProof/>
          </w:rPr>
          <w:t>Searching for the best single-site structured surfaces at different potentials</w:t>
        </w:r>
        <w:r w:rsidR="00AB5C37">
          <w:rPr>
            <w:noProof/>
            <w:webHidden/>
          </w:rPr>
          <w:tab/>
        </w:r>
        <w:r w:rsidR="00AB5C37">
          <w:rPr>
            <w:noProof/>
            <w:webHidden/>
          </w:rPr>
          <w:fldChar w:fldCharType="begin"/>
        </w:r>
        <w:r w:rsidR="00AB5C37">
          <w:rPr>
            <w:noProof/>
            <w:webHidden/>
          </w:rPr>
          <w:instrText xml:space="preserve"> PAGEREF _Toc149309152 \h </w:instrText>
        </w:r>
        <w:r w:rsidR="00AB5C37">
          <w:rPr>
            <w:noProof/>
            <w:webHidden/>
          </w:rPr>
        </w:r>
        <w:r w:rsidR="00AB5C37">
          <w:rPr>
            <w:noProof/>
            <w:webHidden/>
          </w:rPr>
          <w:fldChar w:fldCharType="separate"/>
        </w:r>
        <w:r w:rsidR="00B03586">
          <w:rPr>
            <w:noProof/>
            <w:webHidden/>
          </w:rPr>
          <w:t>65</w:t>
        </w:r>
        <w:r w:rsidR="00AB5C37">
          <w:rPr>
            <w:noProof/>
            <w:webHidden/>
          </w:rPr>
          <w:fldChar w:fldCharType="end"/>
        </w:r>
      </w:hyperlink>
    </w:p>
    <w:p w14:paraId="23BEE3EF" w14:textId="48E6616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3" w:history="1">
        <w:r w:rsidR="00AB5C37" w:rsidRPr="00E34CA5">
          <w:rPr>
            <w:rStyle w:val="Hyperlink"/>
            <w:noProof/>
          </w:rPr>
          <w:t>Discussion</w:t>
        </w:r>
        <w:r w:rsidR="00AB5C37">
          <w:rPr>
            <w:noProof/>
            <w:webHidden/>
          </w:rPr>
          <w:tab/>
        </w:r>
        <w:r w:rsidR="00AB5C37">
          <w:rPr>
            <w:noProof/>
            <w:webHidden/>
          </w:rPr>
          <w:fldChar w:fldCharType="begin"/>
        </w:r>
        <w:r w:rsidR="00AB5C37">
          <w:rPr>
            <w:noProof/>
            <w:webHidden/>
          </w:rPr>
          <w:instrText xml:space="preserve"> PAGEREF _Toc149309153 \h </w:instrText>
        </w:r>
        <w:r w:rsidR="00AB5C37">
          <w:rPr>
            <w:noProof/>
            <w:webHidden/>
          </w:rPr>
        </w:r>
        <w:r w:rsidR="00AB5C37">
          <w:rPr>
            <w:noProof/>
            <w:webHidden/>
          </w:rPr>
          <w:fldChar w:fldCharType="separate"/>
        </w:r>
        <w:r w:rsidR="00B03586">
          <w:rPr>
            <w:noProof/>
            <w:webHidden/>
          </w:rPr>
          <w:t>68</w:t>
        </w:r>
        <w:r w:rsidR="00AB5C37">
          <w:rPr>
            <w:noProof/>
            <w:webHidden/>
          </w:rPr>
          <w:fldChar w:fldCharType="end"/>
        </w:r>
      </w:hyperlink>
    </w:p>
    <w:p w14:paraId="6D3B0916" w14:textId="7DDFD772"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4" w:history="1">
        <w:r w:rsidR="00AB5C37" w:rsidRPr="00E34CA5">
          <w:rPr>
            <w:rStyle w:val="Hyperlink"/>
            <w:noProof/>
          </w:rPr>
          <w:t>Conclusion</w:t>
        </w:r>
        <w:r w:rsidR="00AB5C37">
          <w:rPr>
            <w:noProof/>
            <w:webHidden/>
          </w:rPr>
          <w:tab/>
        </w:r>
        <w:r w:rsidR="00AB5C37">
          <w:rPr>
            <w:noProof/>
            <w:webHidden/>
          </w:rPr>
          <w:fldChar w:fldCharType="begin"/>
        </w:r>
        <w:r w:rsidR="00AB5C37">
          <w:rPr>
            <w:noProof/>
            <w:webHidden/>
          </w:rPr>
          <w:instrText xml:space="preserve"> PAGEREF _Toc149309154 \h </w:instrText>
        </w:r>
        <w:r w:rsidR="00AB5C37">
          <w:rPr>
            <w:noProof/>
            <w:webHidden/>
          </w:rPr>
        </w:r>
        <w:r w:rsidR="00AB5C37">
          <w:rPr>
            <w:noProof/>
            <w:webHidden/>
          </w:rPr>
          <w:fldChar w:fldCharType="separate"/>
        </w:r>
        <w:r w:rsidR="00B03586">
          <w:rPr>
            <w:noProof/>
            <w:webHidden/>
          </w:rPr>
          <w:t>69</w:t>
        </w:r>
        <w:r w:rsidR="00AB5C37">
          <w:rPr>
            <w:noProof/>
            <w:webHidden/>
          </w:rPr>
          <w:fldChar w:fldCharType="end"/>
        </w:r>
      </w:hyperlink>
    </w:p>
    <w:p w14:paraId="6BC73A24" w14:textId="0CD872DA"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6" w:name="_Toc149309110"/>
      <w:r w:rsidR="002138D2">
        <w:lastRenderedPageBreak/>
        <w:t>Abstract</w:t>
      </w:r>
      <w:bookmarkEnd w:id="16"/>
    </w:p>
    <w:p w14:paraId="7060A5C8" w14:textId="5B553C3F"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 xml:space="preserve">The theoretical SS surfaces possess impressive ability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platinum COOH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 xml:space="preserve">the power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775B8A6A" w14:textId="32314910" w:rsidR="00A63035" w:rsidRDefault="00A63035" w:rsidP="00A63035">
      <w:pPr>
        <w:pStyle w:val="Heading1"/>
      </w:pPr>
      <w:bookmarkStart w:id="17" w:name="_Toc149309111"/>
      <w:r>
        <w:t>Introduction</w:t>
      </w:r>
      <w:bookmarkEnd w:id="17"/>
    </w:p>
    <w:p w14:paraId="681A77F4" w14:textId="43B7B376" w:rsidR="00E25800" w:rsidRDefault="00E25800" w:rsidP="00E25800">
      <w:pPr>
        <w:pStyle w:val="Heading2"/>
      </w:pPr>
      <w:bookmarkStart w:id="18" w:name="_Toc149309112"/>
      <w:r>
        <w:t>Climate change</w:t>
      </w:r>
      <w:bookmarkEnd w:id="18"/>
    </w:p>
    <w:p w14:paraId="687968BF" w14:textId="1D0E4817" w:rsidR="00C00E91" w:rsidRDefault="00C00E91" w:rsidP="00C00E91">
      <w:pPr>
        <w:pStyle w:val="Heading3"/>
      </w:pPr>
      <w:bookmarkStart w:id="19" w:name="_Toc149309113"/>
      <w:r>
        <w:t>History</w:t>
      </w:r>
      <w:bookmarkEnd w:id="19"/>
    </w:p>
    <w:p w14:paraId="15B07740" w14:textId="643FC62C"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xml:space="preserve">, while others believed, that the biosphere would have absorbed the anthropogenic emissions. In the </w:t>
      </w:r>
      <w:r>
        <w:rPr>
          <w:lang w:val="en-US"/>
        </w:rPr>
        <w:lastRenderedPageBreak/>
        <w:t>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 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2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CC39AD">
        <w:rPr>
          <w:lang w:val="en-US"/>
        </w:rPr>
        <w:fldChar w:fldCharType="begin"/>
      </w:r>
      <w:r w:rsidR="00CC39AD">
        <w:rPr>
          <w:lang w:val="en-US"/>
        </w:rPr>
        <w:instrText xml:space="preserve"> ADDIN ZOTERO_ITEM CSL_CITATION {"citationID":"jMLhd0lS","properties":{"formattedCitation":"\\super 5\\nosupersub{}","plainCitation":"5","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schema":"https://github.com/citation-style-language/schema/raw/master/csl-citation.json"} </w:instrText>
      </w:r>
      <w:r w:rsidR="00CC39AD">
        <w:rPr>
          <w:lang w:val="en-US"/>
        </w:rPr>
        <w:fldChar w:fldCharType="separate"/>
      </w:r>
      <w:r w:rsidR="00CC39AD" w:rsidRPr="00CC39AD">
        <w:rPr>
          <w:vertAlign w:val="superscript"/>
        </w:rPr>
        <w:t>5</w:t>
      </w:r>
      <w:r w:rsidR="00CC39AD">
        <w:rPr>
          <w:lang w:val="en-US"/>
        </w:rPr>
        <w:fldChar w:fldCharType="end"/>
      </w:r>
      <w:r w:rsidR="00CC39AD">
        <w:rPr>
          <w:lang w:val="en-US"/>
        </w:rPr>
        <w:fldChar w:fldCharType="begin"/>
      </w:r>
      <w:r w:rsidR="00CC39AD">
        <w:rPr>
          <w:lang w:val="en-US"/>
        </w:rPr>
        <w:instrText xml:space="preserve"> ADDIN ZOTERO_ITEM CSL_CITATION {"citationID":"Vg6JtSmv","properties":{"formattedCitation":"\\super 6\\nosupersub{}","plainCitation":"6","noteIndex":0},"citationItems":[{"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CC39AD">
        <w:rPr>
          <w:lang w:val="en-US"/>
        </w:rPr>
        <w:fldChar w:fldCharType="separate"/>
      </w:r>
      <w:r w:rsidR="00CC39AD" w:rsidRPr="00CC39AD">
        <w:rPr>
          <w:vertAlign w:val="superscript"/>
        </w:rPr>
        <w:t>6</w:t>
      </w:r>
      <w:r w:rsidR="00CC39AD">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2FDA4F8D"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B03586">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20" w:name="_Toc149309114"/>
      <w:r>
        <w:lastRenderedPageBreak/>
        <w:t>Causes</w:t>
      </w:r>
      <w:bookmarkEnd w:id="20"/>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An alternative to fossil fuels is renewable energy, which harnesses the energy from renewable resources such as solar, wind, hydropower and geothermal. These renewable energy sources do 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1" w:name="_Toc149309115"/>
      <w:r>
        <w:t>Effects</w:t>
      </w:r>
      <w:bookmarkEnd w:id="21"/>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 xml:space="preserve">apparent, that climate change is an </w:t>
      </w:r>
      <w:r>
        <w:rPr>
          <w:lang w:val="en-US"/>
        </w:rPr>
        <w:lastRenderedPageBreak/>
        <w:t>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2" w:name="_Toc149309116"/>
      <w:r>
        <w:t>Fuel cells</w:t>
      </w:r>
      <w:bookmarkEnd w:id="22"/>
    </w:p>
    <w:p w14:paraId="33BC1666" w14:textId="763EDB78" w:rsidR="00BC5D45" w:rsidRDefault="00BC5D45" w:rsidP="00BC5D45">
      <w:pPr>
        <w:rPr>
          <w:lang w:val="en-US"/>
        </w:rPr>
      </w:pPr>
      <w:r>
        <w:rPr>
          <w:lang w:val="en-US"/>
        </w:rPr>
        <w:t xml:space="preserve">A fuel cell is an electrochemical cell that converts the stored chemical energy in the fuel into electricity through a series of chemical reactions, rather than combustion. The “green” fuels for fuel cells are made with electrochemical reactions using surplus renewable energy. The fuels 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as Li-ion batteries do when degrading.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w:t>
      </w:r>
      <w:r>
        <w:rPr>
          <w:lang w:val="en-US"/>
        </w:rPr>
        <w:lastRenderedPageBreak/>
        <w:t>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a lack of metals in the periodic table with the optimal binding energy for various reactions.</w:t>
      </w:r>
    </w:p>
    <w:p w14:paraId="32B00DA2" w14:textId="1716D489" w:rsidR="00BC5D45" w:rsidRDefault="00BC5D45" w:rsidP="00BC5D45">
      <w:pPr>
        <w:pStyle w:val="Heading3"/>
        <w:rPr>
          <w:lang w:val="en-US"/>
        </w:rPr>
      </w:pPr>
      <w:bookmarkStart w:id="23" w:name="_Toc149309117"/>
      <w:r>
        <w:rPr>
          <w:lang w:val="en-US"/>
        </w:rPr>
        <w:t>Structure</w:t>
      </w:r>
      <w:bookmarkEnd w:id="23"/>
    </w:p>
    <w:p w14:paraId="0E9A0BB2" w14:textId="48E6B9FD"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xml:space="preserve">, which is promising in terms of fuel cells, but low compared to EV batteries at 12 or 24 V </w:t>
      </w:r>
      <w:r w:rsidR="000979B8">
        <w:rPr>
          <w:lang w:val="en-US"/>
        </w:rPr>
        <w:t>.</w:t>
      </w:r>
      <w:r>
        <w:rPr>
          <w:lang w:val="en-US"/>
        </w:rPr>
        <w:t xml:space="preserve"> Fuel cells are therefore connected in series to increase the net voltage or in parallel to increase the current, both resulting in a higher total power output, which needs to be 112 kW to supply 150 Horsepower for an average family car.</w:t>
      </w:r>
    </w:p>
    <w:p w14:paraId="23D02E7B" w14:textId="588CF855" w:rsidR="00BC5D45" w:rsidRDefault="00BC5D45" w:rsidP="00BC5D45">
      <w:pPr>
        <w:pStyle w:val="Heading3"/>
        <w:rPr>
          <w:lang w:val="en-US"/>
        </w:rPr>
      </w:pPr>
      <w:bookmarkStart w:id="24" w:name="_Toc149309118"/>
      <w:r>
        <w:rPr>
          <w:lang w:val="en-US"/>
        </w:rPr>
        <w:t>Reactions</w:t>
      </w:r>
      <w:bookmarkEnd w:id="24"/>
    </w:p>
    <w:p w14:paraId="70BAB3CC" w14:textId="77777777" w:rsidR="00BC5D45" w:rsidRDefault="00BC5D45" w:rsidP="00BC5D45">
      <w:r>
        <w:t xml:space="preserve">Fuel cells harness the chemical energy stored in the green fuel molecules with a set of redox-reactions, namely two half-cell reactions. In the oxidation reactions, the fuel is oxidated a number of times, each producing a proton-electron pair. In the reduction reaction a molecule, </w:t>
      </w:r>
      <w:r>
        <w:lastRenderedPageBreak/>
        <w:t>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68F666EA"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4910BEF5"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A6D4361" w:rsidR="00BC5D45" w:rsidRPr="00BC5D45" w:rsidRDefault="00BC5D45" w:rsidP="00BC5D45">
      <w:pPr>
        <w:rPr>
          <w:rFonts w:eastAsiaTheme="minorEastAsia"/>
        </w:rPr>
      </w:pPr>
      <w:r>
        <w:rPr>
          <w:rFonts w:eastAsiaTheme="minorEastAsia"/>
        </w:rPr>
        <w:t>Methanol, a direct competitor to FA, provides 6 proton-electron pairs per reacted molecule, compared to 2 for FA,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4663523D" w14:textId="7DE28E45" w:rsidR="00BC5D45" w:rsidRDefault="00BC5D45" w:rsidP="00BC5D45">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w:t>
      </w:r>
      <w:r>
        <w:lastRenderedPageBreak/>
        <w:t>to be stored under high pressures, which also gives it a volumetric energy density four times higher than hydrogen. The theoretical open-circuit voltage of formic acid is higher than both methanol and hydrogen, leading to a high theoretical max efficiency.</w:t>
      </w:r>
    </w:p>
    <w:p w14:paraId="6B56D4F6" w14:textId="77777777" w:rsidR="00BC5D45" w:rsidRDefault="00BC5D45" w:rsidP="00BC5D45">
      <w:pPr>
        <w:keepNext/>
        <w:jc w:val="center"/>
      </w:pPr>
      <w:r>
        <w:rPr>
          <w:noProof/>
        </w:rPr>
        <w:drawing>
          <wp:inline distT="0" distB="0" distL="0" distR="0" wp14:anchorId="4DB436A0" wp14:editId="15A06B60">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7D34C34C" w14:textId="7D2E20F4" w:rsidR="00BC5D45" w:rsidRPr="00F013FF" w:rsidRDefault="00BC5D45" w:rsidP="00BC5D45">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sidR="00B03586">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63504590" w14:textId="0A59E722" w:rsidR="00BC5D45" w:rsidRPr="001A03A3" w:rsidRDefault="00BC5D45" w:rsidP="00BC5D45">
      <w:r>
        <w:t>In figure 2, a figure made by Jack Kirk Pedersen, the gravimetric and volumetric energy densities of formic acid, hydrogen and methanol on different catalysts are compared. The power densities are shown with the marker size. As seen in the green star-shaped marker, the ideal methanol catalysts performance in terms of energy densities is much better than formic acid, but in terms of the actual performance, formic acid is closer to its ideal catalyst, and as seen in the zoomed inset, formic acid has a higher power density at about the same energy densities. The methanol catalysts are running at a higher overpotential than formic acid.</w:t>
      </w:r>
    </w:p>
    <w:p w14:paraId="1AEDE8D6" w14:textId="0D98A8AE" w:rsidR="00E25800" w:rsidRDefault="00E25800" w:rsidP="001A03A3">
      <w:pPr>
        <w:pStyle w:val="Heading3"/>
      </w:pPr>
      <w:bookmarkStart w:id="25" w:name="_Toc149309119"/>
      <w:r>
        <w:t>Formic Acid</w:t>
      </w:r>
      <w:bookmarkEnd w:id="25"/>
    </w:p>
    <w:p w14:paraId="40EEF66C" w14:textId="0B6B305C" w:rsidR="001A03A3" w:rsidRDefault="001A03A3" w:rsidP="001A03A3">
      <w:r>
        <w:t>Formic acid (FA)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 Formic acid being a liquid means it doesn’t have </w:t>
      </w:r>
      <w:r>
        <w:lastRenderedPageBreak/>
        <w:t>to be pressurized, as opposed to hydrogen, which makes storage easier and cheaper and contributes to its high volumetric energy density.</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3E140FB5"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B03586">
        <w:rPr>
          <w:noProof/>
        </w:rPr>
        <w:t>3</w:t>
      </w:r>
      <w:r w:rsidRPr="007116AB">
        <w:fldChar w:fldCharType="end"/>
      </w:r>
      <w:r w:rsidRPr="007116AB">
        <w:t xml:space="preserve"> - The Formic A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5B659DB8" w:rsidR="001A03A3" w:rsidRDefault="001A03A3" w:rsidP="001A03A3">
      <w:r>
        <w:t>FA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w:t>
      </w:r>
      <w:r>
        <w:rPr>
          <w:rFonts w:eastAsiaTheme="minorEastAsia"/>
        </w:rPr>
        <w:lastRenderedPageBreak/>
        <w:t xml:space="preserve">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2A69237F"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The energy harvested from FAOR is directly proportional to the number of proton-electron pairs produced times the potential, as each electron can do the electrical “work” relating to one eV per V. In the direct FAOR pathway, the maximum achievable potential is dictated by the anode potential vs RHE, which is dictated by the binding energy of bound formate, as seen in figure 4.</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3B80C537"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B03586">
        <w:rPr>
          <w:noProof/>
        </w:rPr>
        <w:t>4</w:t>
      </w:r>
      <w:r>
        <w:rPr>
          <w:noProof/>
        </w:rPr>
        <w:fldChar w:fldCharType="end"/>
      </w:r>
      <w:r>
        <w:rPr>
          <w:lang w:val="da-DK"/>
        </w:rPr>
        <w:t xml:space="preserve"> – </w:t>
      </w:r>
      <w:r>
        <w:t xml:space="preserve">The Gibbs free energies of the species in the direct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CHE. The dashed lines represent Gibbs free energies after the potential contribution has been added. </w:t>
      </w:r>
      <w:r>
        <w:lastRenderedPageBreak/>
        <w:t xml:space="preserve">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77777777" w:rsidR="001A03A3" w:rsidRDefault="001A03A3" w:rsidP="001A03A3">
      <w:r>
        <w:t xml:space="preserve">In figure 4, the Gibbs free energy of all three species involved in the direct formic acid oxidation pathway including proton-electron pairs are plotted, as compared to the Gibbs free energy of formic acid. The starting point is formic acid at 0 eV compared to formic acid itself. The Gibbs free energies of format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65E8E285" w14:textId="16EAADD9" w:rsidR="001A03A3" w:rsidRPr="0029395E"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bound format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catalyst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obtained,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format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The adsorption reaction of formate is:</w:t>
      </w:r>
    </w:p>
    <w:p w14:paraId="3246EDB2" w14:textId="77777777" w:rsidR="001A03A3" w:rsidRPr="000B2BE6" w:rsidRDefault="001A03A3" w:rsidP="001A03A3">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 →</m:t>
          </m:r>
          <m:sPre>
            <m:sPrePr>
              <m:ctrlPr>
                <w:rPr>
                  <w:rFonts w:ascii="Cambria Math" w:eastAsiaTheme="minorEastAsia" w:hAnsi="Cambria Math"/>
                  <w:i/>
                  <w:kern w:val="2"/>
                  <w14:ligatures w14:val="standardContextual"/>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66199649" w14:textId="77777777" w:rsidR="001A03A3" w:rsidRDefault="001A03A3" w:rsidP="001A03A3">
      <w:r>
        <w:t>Which corresponds to a binding energy calculation using CHE:</w:t>
      </w:r>
    </w:p>
    <w:p w14:paraId="7EA75970" w14:textId="77777777" w:rsidR="001A03A3" w:rsidRPr="006F4DF1" w:rsidRDefault="001A03A3" w:rsidP="001A03A3">
      <w:pPr>
        <w:rPr>
          <w:rFonts w:eastAsiaTheme="minorEastAsia"/>
        </w:rPr>
      </w:pPr>
      <m:oMathPara>
        <m:oMath>
          <m:r>
            <m:rPr>
              <m:sty m:val="p"/>
            </m:rPr>
            <w:rPr>
              <w:rFonts w:ascii="Cambria Math" w:hAnsi="Cambria Math"/>
            </w:rPr>
            <w:lastRenderedPageBreak/>
            <m:t>Δ</m:t>
          </m:r>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COO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HCOOH </m:t>
              </m:r>
              <m:d>
                <m:dPr>
                  <m:ctrlPr>
                    <w:rPr>
                      <w:rFonts w:ascii="Cambria Math" w:hAnsi="Cambria Math"/>
                      <w:i/>
                    </w:rPr>
                  </m:ctrlPr>
                </m:dPr>
                <m:e>
                  <m:r>
                    <w:rPr>
                      <w:rFonts w:ascii="Cambria Math" w:hAnsi="Cambria Math"/>
                    </w:rPr>
                    <m:t>aq</m:t>
                  </m:r>
                </m:e>
              </m:d>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g</m:t>
                  </m:r>
                </m:e>
              </m:d>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vsRHE</m:t>
              </m:r>
            </m:sub>
          </m:sSub>
        </m:oMath>
      </m:oMathPara>
    </w:p>
    <w:p w14:paraId="27945ACB" w14:textId="79FA9C53" w:rsidR="001A03A3" w:rsidRDefault="001A03A3" w:rsidP="001A03A3">
      <w:pPr>
        <w:rPr>
          <w:rFonts w:eastAsiaTheme="minorEastAsia"/>
        </w:rPr>
      </w:pP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r>
          <w:rPr>
            <w:rFonts w:ascii="Cambria Math" w:eastAsiaTheme="minorEastAsia" w:hAnsi="Cambria Math"/>
          </w:rPr>
          <m:t>G=0</m:t>
        </m:r>
      </m:oMath>
      <w:r>
        <w:rPr>
          <w:rFonts w:eastAsiaTheme="minorEastAsia"/>
        </w:rPr>
        <w:t>, the adsorption reaction is no longer favoured, and the lowest anode half-cell voltage is reached. The highest possible open-circuit voltage between anode and cathode is reached, when formate has 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12853EA4"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B03586">
        <w:rPr>
          <w:noProof/>
        </w:rPr>
        <w:t>5</w:t>
      </w:r>
      <w:r w:rsidRPr="006A2F73">
        <w:rPr>
          <w:noProof/>
        </w:rPr>
        <w:fldChar w:fldCharType="end"/>
      </w:r>
      <w:r w:rsidRPr="006A2F73">
        <w:t xml:space="preserve"> – The potentials at which relevant adsorbates, H, COOH, OH and O are expected to be present on an HEA fcc(111) surface is marked. The energies are based on a simulated surface with the composition </w:t>
      </w:r>
      <m:oMath>
        <m:r>
          <m:rPr>
            <m:sty m:val="bi"/>
          </m:rPr>
          <w:rPr>
            <w:rFonts w:ascii="Cambria Math" w:hAnsi="Cambria Math"/>
          </w:rPr>
          <m:t>P</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0.2</m:t>
            </m:r>
          </m:sub>
        </m:sSub>
        <m:r>
          <m:rPr>
            <m:sty m:val="bi"/>
          </m:rPr>
          <w:rPr>
            <w:rFonts w:ascii="Cambria Math" w:hAnsi="Cambria Math"/>
          </w:rPr>
          <m:t>P</m:t>
        </m:r>
        <m:sSub>
          <m:sSubPr>
            <m:ctrlPr>
              <w:rPr>
                <w:rFonts w:ascii="Cambria Math" w:hAnsi="Cambria Math"/>
              </w:rPr>
            </m:ctrlPr>
          </m:sSubPr>
          <m:e>
            <m:r>
              <m:rPr>
                <m:sty m:val="bi"/>
              </m:rPr>
              <w:rPr>
                <w:rFonts w:ascii="Cambria Math" w:hAnsi="Cambria Math"/>
              </w:rPr>
              <m:t>d</m:t>
            </m:r>
          </m:e>
          <m:sub>
            <m:r>
              <m:rPr>
                <m:sty m:val="b"/>
              </m:rPr>
              <w:rPr>
                <w:rFonts w:ascii="Cambria Math" w:hAnsi="Cambria Math"/>
              </w:rPr>
              <m:t>0.2</m:t>
            </m:r>
          </m:sub>
        </m:sSub>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g</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oMath>
      <w:r w:rsidRPr="006A2F73">
        <w:rPr>
          <w:rFonts w:eastAsiaTheme="minorEastAsia"/>
        </w:rPr>
        <w:t xml:space="preserve">. </w:t>
      </w:r>
      <w:r w:rsidRPr="006A2F73">
        <w:t xml:space="preserve"> H adsorbs at small potentials and up to 0.40 V vs RHE for some sites, COOH starts to adsorb from 0.0 V vs RHE and up. OH, and O require larger potentials to adsorb. Four potentials are marked with solid lines, indicating an optimal anode/cathode potential and dashed lines, indicating attainable anode/cathode potentials. The double-headed arrows represent overpotentials (red) and the open-circuit potential (green).</w:t>
      </w:r>
    </w:p>
    <w:p w14:paraId="76A0A8C8" w14:textId="24F22BB4" w:rsidR="001A03A3" w:rsidRDefault="001A03A3" w:rsidP="001A03A3">
      <w:pPr>
        <w:rPr>
          <w:rFonts w:eastAsiaTheme="minorEastAsia"/>
        </w:rPr>
      </w:pPr>
      <w:r>
        <w:rPr>
          <w:rFonts w:eastAsiaTheme="minorEastAsia"/>
        </w:rPr>
        <w:t xml:space="preserve">In figure 5, the carbon monoxide poisoning problem for FAOR is highlighted, showing the adsorbates expected to be present at the anode catalyst, a High-Entropy Alloy (HEA) fcc(111) surface with the composition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2</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oMath>
      <w:r>
        <w:rPr>
          <w:rFonts w:eastAsiaTheme="minorEastAsia"/>
        </w:rPr>
        <w:t xml:space="preserve"> at different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H adsorbs via hydrogen underpotential deposition due to the adsorption reaction of H being favoured at negative potentials, where surplus electrons are present. H desorbs at positive voltages, predicted to being completely removed at 0.40 V vs RHE. H overlaps in presence with bound formate,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t>
      </w:r>
      <w:r>
        <w:rPr>
          <w:rFonts w:eastAsiaTheme="minorEastAsia"/>
        </w:rPr>
        <w:lastRenderedPageBreak/>
        <w:t xml:space="preserve">which can oxidate bound carbon monoxide to carbon dioxide. The potential, at which carbon monoxide is created by the disproportionation reaction is much lower than the potential at which OH and O are adsorbed and able to remove bound CO by oxidation. </w:t>
      </w:r>
    </w:p>
    <w:p w14:paraId="0C780A7E" w14:textId="77777777" w:rsidR="001A03A3" w:rsidRDefault="001A03A3" w:rsidP="001A03A3">
      <w:pPr>
        <w:keepNext/>
        <w:jc w:val="center"/>
      </w:pPr>
      <w:r>
        <w:rPr>
          <w:noProof/>
        </w:rPr>
        <w:drawing>
          <wp:inline distT="0" distB="0" distL="0" distR="0" wp14:anchorId="07012AF0" wp14:editId="52D8EDA3">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3">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032D3C7F" w14:textId="25C09E8E" w:rsidR="001A03A3" w:rsidRPr="004C6AA2" w:rsidRDefault="001A03A3" w:rsidP="000A0448">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sidR="00B03586" w:rsidRPr="004C6AA2">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16170B76" w14:textId="7C732467" w:rsidR="001A03A3" w:rsidRPr="007636CF" w:rsidRDefault="001A03A3" w:rsidP="001A03A3">
      <w:r>
        <w:t xml:space="preserve">The reason behind this is apparent, when observing formic acid and methanol side by side. In figure </w:t>
      </w:r>
      <w:r w:rsidR="007C39C4">
        <w:t>6</w:t>
      </w:r>
      <w:r>
        <w:t>,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 The backbone of formic acid, however, is carbon dioxide, which is gaseous at operating conditions and will desorb by itself. This is a big advantage and allows for a more efficient fuel cell</w:t>
      </w:r>
      <w:r>
        <w:rPr>
          <w:rFonts w:eastAsiaTheme="minorEastAsia"/>
        </w:rPr>
        <w:t>. 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34BB376A" w14:textId="5E9CC4E2" w:rsidR="001A03A3" w:rsidRPr="00325CDA" w:rsidRDefault="001A03A3" w:rsidP="001A03A3">
      <w:pPr>
        <w:rPr>
          <w:rFonts w:eastAsiaTheme="minorEastAsia"/>
        </w:rPr>
      </w:pPr>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xml:space="preserve">, the theoretical maximum open-circuit voltage would be limited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 (tjek: </w:t>
      </w:r>
      <w:proofErr w:type="spellStart"/>
      <w:r>
        <w:rPr>
          <w:rFonts w:eastAsiaTheme="minorEastAsia"/>
        </w:rPr>
        <w:t>lidt</w:t>
      </w:r>
      <w:proofErr w:type="spellEnd"/>
      <w:r>
        <w:rPr>
          <w:rFonts w:eastAsiaTheme="minorEastAsia"/>
        </w:rPr>
        <w:t xml:space="preserve"> redundant </w:t>
      </w:r>
      <w:proofErr w:type="spellStart"/>
      <w:r>
        <w:rPr>
          <w:rFonts w:eastAsiaTheme="minorEastAsia"/>
        </w:rPr>
        <w:t>måske</w:t>
      </w:r>
      <w:proofErr w:type="spellEnd"/>
      <w:r>
        <w:rPr>
          <w:rFonts w:eastAsiaTheme="minorEastAsia"/>
        </w:rPr>
        <w:t>)</w:t>
      </w:r>
      <w:r w:rsidR="00325CDA">
        <w:rPr>
          <w:rFonts w:eastAsiaTheme="minorEastAsia"/>
        </w:rPr>
        <w:t xml:space="preserve"> </w:t>
      </w:r>
      <w:r>
        <w:t>The current output of the fuel cell is dependent on the activity of FAOR on the catalyst. 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CO oxidation requires bound O or bound OH 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rsidR="009266E3">
        <w:fldChar w:fldCharType="begin"/>
      </w:r>
      <w:r w:rsidR="006A5F4A">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9266E3">
        <w:fldChar w:fldCharType="separate"/>
      </w:r>
      <w:r w:rsidR="006A5F4A" w:rsidRPr="006A5F4A">
        <w:rPr>
          <w:vertAlign w:val="superscript"/>
        </w:rPr>
        <w:t>14,18</w:t>
      </w:r>
      <w:r w:rsidR="009266E3">
        <w:fldChar w:fldCharType="end"/>
      </w:r>
      <w:r>
        <w:t>.</w:t>
      </w:r>
    </w:p>
    <w:p w14:paraId="43D576D2" w14:textId="2E6D7395" w:rsidR="001A03A3" w:rsidRDefault="001A03A3" w:rsidP="001A03A3">
      <w:r>
        <w:lastRenderedPageBreak/>
        <w:t xml:space="preserve">The task is therefore to find an anode catalyst, that has a good activity on as low of a potential vs RHE as possible, while still not suffering from CO-poisoning. 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 The efficiency of the process scales with the open-circuit voltage, which increases with lower anode potentials, but lower anode potentials also diminish the activity, as more sites become FAOR active at larger potentials, which encourage the adsorption reaction of formate. Realistically, there will be a trade-off between efficiency and activity, where the application of the fuel cell will dictate the specific needs.</w:t>
      </w:r>
      <w:r w:rsidR="00325CDA">
        <w:t xml:space="preserve"> </w:t>
      </w:r>
      <w:r>
        <w:t xml:space="preserve">In the literature, a handful FAOR pathways are suggested, as shown in figure </w:t>
      </w:r>
      <w:r w:rsidR="006A5F4A">
        <w:t>7</w:t>
      </w:r>
      <w:r>
        <w:t>, a figure from an article by Bagger et. al., but the primary two pathways assumed to be important are</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52F0D589" w14:textId="4CAB604E"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 </w:t>
      </w:r>
      <w:r>
        <w:br/>
      </w:r>
    </w:p>
    <w:p w14:paraId="7C3CCCB8" w14:textId="77777777" w:rsidR="001A03A3" w:rsidRDefault="001A03A3" w:rsidP="001A03A3">
      <w:pPr>
        <w:keepNext/>
        <w:jc w:val="center"/>
      </w:pPr>
      <w:r>
        <w:rPr>
          <w:noProof/>
        </w:rPr>
        <w:lastRenderedPageBreak/>
        <w:drawing>
          <wp:inline distT="0" distB="0" distL="0" distR="0" wp14:anchorId="672165BF" wp14:editId="074940EF">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4">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386BAE3" w14:textId="2F38CE5A" w:rsidR="001A03A3" w:rsidRPr="00D057AB" w:rsidRDefault="001A03A3" w:rsidP="001A03A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sidR="00B03586">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rsidR="006A5F4A">
        <w:fldChar w:fldCharType="begin"/>
      </w:r>
      <w:r w:rsidR="006A5F4A">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color w:val="800080"/>
          <w:vertAlign w:val="superscript"/>
        </w:rPr>
        <w:t>18</w:t>
      </w:r>
      <w:r w:rsidR="006A5F4A">
        <w:fldChar w:fldCharType="end"/>
      </w:r>
      <w:r w:rsidRPr="00D057AB">
        <w:t>.</w:t>
      </w:r>
    </w:p>
    <w:p w14:paraId="2ED3F0C3" w14:textId="56AF9C21" w:rsidR="001A03A3" w:rsidRDefault="001A03A3" w:rsidP="001A03A3">
      <w:r>
        <w:t xml:space="preserve">It is well known, that the performance of FAOR FCs is greatly reduced by CO-poisoning stemming from a disproportionation reaction between bound H and bound formate, as shown in the red pathway in figure </w:t>
      </w:r>
      <w:r w:rsidR="006A5F4A">
        <w:t>7</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theory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 which is well known to be held back by CO-poisoning.</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 xml:space="preserve">. In that article, each structure through the reaction steps and transition state has been simulated with DFT and relaxed, reporting the energies at each step and transition state. Using this technique, </w:t>
      </w:r>
      <w:r>
        <w:lastRenderedPageBreak/>
        <w:t>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13C84800" w14:textId="77777777" w:rsidR="001A03A3" w:rsidRDefault="001A03A3" w:rsidP="001A03A3">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2D027C07" w14:textId="1EA0BEC3" w:rsidR="001A03A3" w:rsidRDefault="001A03A3" w:rsidP="001A03A3">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w:t>
      </w:r>
      <w:r w:rsidR="00B214AA">
        <w:t xml:space="preserve"> </w:t>
      </w:r>
      <w:r>
        <w:t>Furthermore, the results from Bagger et. al. showed a highly deprecated performance after setting the anode potential vs RHE to near-zero values and returning to previously highly active potentials</w:t>
      </w:r>
      <w:r w:rsidR="006A5F4A">
        <w:fldChar w:fldCharType="begin"/>
      </w:r>
      <w:r w:rsidR="006A5F4A">
        <w:instrText xml:space="preserve"> ADDIN ZOTERO_ITEM CSL_CITATION {"citationID":"S568bWYk","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2DFCA019" w14:textId="2BF351FF" w:rsidR="001A03A3" w:rsidRDefault="001A03A3" w:rsidP="001A03A3">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4F969D6C" w14:textId="77777777" w:rsidR="001A03A3" w:rsidRDefault="001A03A3" w:rsidP="001A03A3">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t>single-sites on a HEA fcc(111) surface by tailoring the binding energies of the sites and neighbouring sites of sites of interest.</w:t>
      </w:r>
    </w:p>
    <w:p w14:paraId="71FDF930" w14:textId="2C71837D" w:rsidR="00E25800" w:rsidRDefault="00E25800" w:rsidP="00E25800">
      <w:pPr>
        <w:pStyle w:val="Heading2"/>
      </w:pPr>
      <w:bookmarkStart w:id="26" w:name="_Toc149309120"/>
      <w:r>
        <w:lastRenderedPageBreak/>
        <w:t>Catalysis</w:t>
      </w:r>
      <w:bookmarkEnd w:id="26"/>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7" w:name="_Toc149309121"/>
      <w:r>
        <w:t>Sabatier’s Principle</w:t>
      </w:r>
      <w:bookmarkEnd w:id="27"/>
    </w:p>
    <w:p w14:paraId="13AA048E" w14:textId="05DBDD91"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p>
    <w:p w14:paraId="0684EC98" w14:textId="50D9615D" w:rsidR="0091626F" w:rsidRDefault="001809A2" w:rsidP="001809A2">
      <w:pPr>
        <w:pStyle w:val="Heading3"/>
      </w:pPr>
      <w:bookmarkStart w:id="28" w:name="_Toc149309122"/>
      <w:r>
        <w:t>Modelling the activity of a site</w:t>
      </w:r>
      <w:bookmarkEnd w:id="28"/>
    </w:p>
    <w:p w14:paraId="30AFB513" w14:textId="27951D5B" w:rsidR="001809A2" w:rsidRDefault="001809A2" w:rsidP="001809A2">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xml:space="preserve">. The energy of the activated complex is related to the binding energy, which we can model. The binding energies and potential are used to predict a relative measure of the current density with the following equations based on the Arrhenius-like </w:t>
      </w:r>
      <w:r w:rsidR="00A54589">
        <w:rPr>
          <w:rFonts w:eastAsiaTheme="minorEastAsia"/>
          <w:lang w:val="en-US"/>
        </w:rPr>
        <w:t>equation</w:t>
      </w:r>
      <w:r w:rsidR="001F4BCC">
        <w:rPr>
          <w:rFonts w:eastAsiaTheme="minorEastAsia"/>
          <w:lang w:val="en-US"/>
        </w:rPr>
        <w:fldChar w:fldCharType="begin"/>
      </w:r>
      <w:r w:rsidR="001F4BCC">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1F4BCC">
        <w:rPr>
          <w:rFonts w:eastAsiaTheme="minorEastAsia"/>
          <w:lang w:val="en-US"/>
        </w:rPr>
        <w:fldChar w:fldCharType="separate"/>
      </w:r>
      <w:r w:rsidR="001F4BCC" w:rsidRPr="001F4BCC">
        <w:rPr>
          <w:vertAlign w:val="superscript"/>
        </w:rPr>
        <w:t>24,25</w:t>
      </w:r>
      <w:r w:rsidR="001F4BCC">
        <w:rPr>
          <w:rFonts w:eastAsiaTheme="minorEastAsia"/>
          <w:lang w:val="en-US"/>
        </w:rPr>
        <w:fldChar w:fldCharType="end"/>
      </w:r>
      <w:r>
        <w:rPr>
          <w:rFonts w:eastAsiaTheme="minorEastAsia"/>
          <w:lang w:val="en-US"/>
        </w:rPr>
        <w:t>:</w:t>
      </w:r>
      <w:r w:rsidR="00B214AA">
        <w:rPr>
          <w:rFonts w:eastAsiaTheme="minorEastAsia"/>
          <w:lang w:val="en-US"/>
        </w:rPr>
        <w:t xml:space="preserve"> (</w:t>
      </w:r>
      <w:proofErr w:type="spellStart"/>
      <w:r w:rsidR="00B214AA">
        <w:rPr>
          <w:rFonts w:eastAsiaTheme="minorEastAsia"/>
          <w:lang w:val="en-US"/>
        </w:rPr>
        <w:t>Tjek</w:t>
      </w:r>
      <w:proofErr w:type="spellEnd"/>
      <w:r w:rsidR="00B214AA">
        <w:rPr>
          <w:rFonts w:eastAsiaTheme="minorEastAsia"/>
          <w:lang w:val="en-US"/>
        </w:rPr>
        <w:t>: Vulkan 2x?)</w:t>
      </w:r>
    </w:p>
    <w:p w14:paraId="5FC258EA" w14:textId="77777777" w:rsidR="001809A2" w:rsidRPr="00572552"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3DD9FFFF" w14:textId="77777777" w:rsidR="001809A2" w:rsidRPr="00DA21E5" w:rsidRDefault="001809A2" w:rsidP="001809A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5047C5B8" w14:textId="7BA5CE1A" w:rsidR="001809A2" w:rsidRPr="00831540" w:rsidRDefault="001809A2" w:rsidP="001809A2">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w:t>
      </w:r>
      <w:r>
        <w:rPr>
          <w:rFonts w:eastAsiaTheme="minorEastAsia"/>
        </w:rPr>
        <w:lastRenderedPageBreak/>
        <w:t xml:space="preserve">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w:t>
      </w:r>
      <w:r w:rsidR="00831540">
        <w:rPr>
          <w:rFonts w:eastAsiaTheme="minorEastAsia"/>
        </w:rPr>
        <w:t xml:space="preserve"> </w:t>
      </w:r>
      <w:r>
        <w:rPr>
          <w:rFonts w:eastAsiaTheme="minorEastAsia"/>
        </w:rPr>
        <w:t xml:space="preserve">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6C7910B6" w14:textId="77777777" w:rsidR="001809A2" w:rsidRPr="005B54D7" w:rsidRDefault="00000000" w:rsidP="001809A2">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7B831365" w14:textId="77777777" w:rsidR="001809A2" w:rsidRPr="00EF4461" w:rsidRDefault="001809A2" w:rsidP="001809A2">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6E8BFE81" w14:textId="77777777" w:rsidR="001809A2" w:rsidRPr="008B2786" w:rsidRDefault="001809A2" w:rsidP="001809A2">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6625633D" w14:textId="6AAF2DD5" w:rsidR="001809A2" w:rsidRPr="0087217A" w:rsidRDefault="001809A2" w:rsidP="001809A2">
      <w:r>
        <w:t>The average current density over the whole catalyst surface is calculated with the summed current densities divided by the number of sites.</w:t>
      </w:r>
    </w:p>
    <w:p w14:paraId="435D0004" w14:textId="77777777" w:rsidR="001809A2" w:rsidRDefault="001809A2" w:rsidP="001809A2">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1D65FA9" w14:textId="77777777" w:rsidR="001809A2" w:rsidRDefault="001809A2" w:rsidP="001809A2">
      <w:pPr>
        <w:rPr>
          <w:lang w:val="en-US"/>
        </w:rPr>
      </w:pPr>
      <w:r>
        <w:rPr>
          <w:lang w:val="en-US"/>
        </w:rPr>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4F2417E2" w14:textId="1A3FC21E" w:rsidR="001809A2" w:rsidRDefault="001809A2" w:rsidP="001809A2">
      <w:pPr>
        <w:pStyle w:val="Heading3"/>
      </w:pPr>
      <w:bookmarkStart w:id="29" w:name="_Toc149309123"/>
      <w:r>
        <w:t>Computational Hydrogen Electrode</w:t>
      </w:r>
      <w:bookmarkEnd w:id="29"/>
    </w:p>
    <w:p w14:paraId="0809001B" w14:textId="74DFDD21"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1F4BCC">
        <w:rPr>
          <w:lang w:val="en-US"/>
        </w:rPr>
        <w:instrText xml:space="preserve"> ADDIN ZOTERO_ITEM CSL_CITATION {"citationID":"P8hXyaIn","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1F4BCC" w:rsidRPr="001F4BCC">
        <w:rPr>
          <w:vertAlign w:val="superscript"/>
        </w:rPr>
        <w:t>26</w:t>
      </w:r>
      <w:r w:rsidR="001F4BCC">
        <w:rPr>
          <w:lang w:val="en-US"/>
        </w:rPr>
        <w:fldChar w:fldCharType="end"/>
      </w:r>
      <w:r>
        <w:rPr>
          <w:lang w:val="en-US"/>
        </w:rPr>
        <w:t xml:space="preserve">. In order to have an accurate and replicable reference electrode, </w:t>
      </w:r>
      <w:r>
        <w:rPr>
          <w:lang w:val="en-US"/>
        </w:rPr>
        <w:lastRenderedPageBreak/>
        <w:t>elaborate preparation steps are described, which will produce standard electrodes with a known potential, ideally measuring a 0 V potential between standard electrodes prepared in different laboratories.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6BE78045"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195507">
        <w:rPr>
          <w:rFonts w:eastAsiaTheme="minorEastAsia"/>
          <w:lang w:val="en-US"/>
        </w:rPr>
        <w:instrText xml:space="preserve"> ADDIN ZOTERO_ITEM CSL_CITATION {"citationID":"WOhHlyAP","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195507" w:rsidRPr="00195507">
        <w:rPr>
          <w:vertAlign w:val="superscript"/>
        </w:rPr>
        <w:t>26</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629F6400" w14:textId="77777777" w:rsidR="001809A2" w:rsidRPr="008E38CD"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C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HE</m:t>
              </m:r>
            </m:sub>
          </m:sSub>
        </m:oMath>
      </m:oMathPara>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77777777" w:rsidR="001809A2" w:rsidRDefault="001809A2" w:rsidP="001809A2">
      <w:pPr>
        <w:rPr>
          <w:rFonts w:eastAsiaTheme="minorEastAsia"/>
          <w:lang w:val="en-US"/>
        </w:rPr>
      </w:pPr>
      <w:r>
        <w:rPr>
          <w:rFonts w:eastAsiaTheme="minorEastAsia"/>
          <w:lang w:val="en-US"/>
        </w:rPr>
        <w:t>There is a relation between the potential on an electrode and electrons in a reaction, since the potential describes something like the number of excess electrons on the surface. Hence, when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4C1E5A71" w14:textId="77777777" w:rsidR="001809A2" w:rsidRPr="002A722F" w:rsidRDefault="001809A2" w:rsidP="001809A2">
      <w:pPr>
        <w:rPr>
          <w:rFonts w:eastAsiaTheme="minorEastAsia"/>
          <w:lang w:val="en-US"/>
        </w:rPr>
      </w:pPr>
      <w:r>
        <w:rPr>
          <w:rFonts w:eastAsiaTheme="minorEastAsia"/>
          <w:lang w:val="en-US"/>
        </w:rPr>
        <w:lastRenderedPageBreak/>
        <w:t xml:space="preserve">Where the E represents an electronic energy from a DFT calculation or a Gibbs free energy, e is the elemental charge and U is the potential. </w:t>
      </w:r>
      <w:r>
        <w:rPr>
          <w:lang w:val="en-US"/>
        </w:rPr>
        <w:t>In general, the adsorption reactions will look like this:</w:t>
      </w:r>
    </w:p>
    <w:p w14:paraId="43806D54" w14:textId="77777777" w:rsidR="001809A2" w:rsidRDefault="001809A2" w:rsidP="001809A2">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30EF05E9" w14:textId="77777777" w:rsidR="001809A2" w:rsidRDefault="001809A2" w:rsidP="001809A2">
      <w:pPr>
        <w:rPr>
          <w:lang w:val="en-US"/>
        </w:rPr>
      </w:pPr>
      <w:r>
        <w:rPr>
          <w:lang w:val="en-US"/>
        </w:rPr>
        <w:t>And have electronic binding energies:</w:t>
      </w:r>
    </w:p>
    <w:p w14:paraId="5CC27FAE" w14:textId="77777777" w:rsidR="001809A2" w:rsidRDefault="001809A2" w:rsidP="001809A2">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2CA90D5B" w14:textId="77777777" w:rsidR="001809A2" w:rsidRDefault="001809A2" w:rsidP="001809A2">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6A2F5AA0" w14:textId="6439B3E5" w:rsidR="001809A2" w:rsidRDefault="001809A2" w:rsidP="001809A2">
      <w:pPr>
        <w:pStyle w:val="Heading3"/>
      </w:pPr>
      <w:bookmarkStart w:id="30" w:name="_Toc149309124"/>
      <w:r>
        <w:t>Correcting from DFT electronic energies to Gibbs free energies</w:t>
      </w:r>
      <w:r w:rsidR="00C00DBB">
        <w:t xml:space="preserve"> (</w:t>
      </w:r>
      <w:proofErr w:type="spellStart"/>
      <w:r w:rsidR="00C00DBB">
        <w:t>tjek</w:t>
      </w:r>
      <w:proofErr w:type="spellEnd"/>
      <w:r w:rsidR="00C00DBB">
        <w:t>: redundancy)</w:t>
      </w:r>
      <w:bookmarkEnd w:id="30"/>
    </w:p>
    <w:p w14:paraId="353B294B" w14:textId="77777777" w:rsidR="001809A2" w:rsidRDefault="001809A2" w:rsidP="001809A2">
      <w:pPr>
        <w:rPr>
          <w:lang w:val="en-US"/>
        </w:rPr>
      </w:pPr>
      <w:r>
        <w:rPr>
          <w:lang w:val="en-US"/>
        </w:rPr>
        <w:t>The energies obtained through DFT calculations are electronic energies. In order to compare the energies between non-adsorbed species and adsorbed species, the electronic energies are converted to Gibbs free energies with this formula, including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7777777" w:rsidR="001809A2" w:rsidRDefault="001809A2" w:rsidP="001809A2">
      <w:pPr>
        <w:rPr>
          <w:lang w:val="en-US"/>
        </w:rPr>
      </w:pPr>
      <w:r>
        <w:rPr>
          <w:lang w:val="en-US"/>
        </w:rPr>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but it is not taken into account. Practically, a correction constant is calculated a single time for each adsorbate/molecule:</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34BA27D3"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F91F3D">
        <w:rPr>
          <w:lang w:val="en-US"/>
        </w:rPr>
        <w:instrText xml:space="preserve"> ADDIN ZOTERO_ITEM CSL_CITATION {"citationID":"1sCi5hYG","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F91F3D" w:rsidRPr="00F91F3D">
        <w:rPr>
          <w:vertAlign w:val="superscript"/>
        </w:rPr>
        <w:t>27</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F91F3D">
        <w:rPr>
          <w:lang w:val="en-US"/>
        </w:rPr>
        <w:instrText xml:space="preserve"> ADDIN ZOTERO_ITEM CSL_CITATION {"citationID":"wcbhLgMD","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xml:space="preserve">.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w:t>
      </w:r>
      <w:r>
        <w:rPr>
          <w:lang w:val="en-US"/>
        </w:rPr>
        <w:lastRenderedPageBreak/>
        <w:t>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F91F3D">
        <w:rPr>
          <w:lang w:val="en-US"/>
        </w:rPr>
        <w:instrText xml:space="preserve"> ADDIN ZOTERO_ITEM CSL_CITATION {"citationID":"FDdsxmgO","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777C8">
        <w:rPr>
          <w:lang w:val="en-US"/>
        </w:rPr>
        <w:instrText xml:space="preserve"> ADDIN ZOTERO_ITEM CSL_CITATION {"citationID":"mKPGZRGV","properties":{"formattedCitation":"\\super 29\\nosupersub{}","plainCitation":"29","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777C8" w:rsidRPr="00C777C8">
        <w:rPr>
          <w:vertAlign w:val="superscript"/>
        </w:rPr>
        <w:t>29</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03860D27"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777C8">
        <w:rPr>
          <w:lang w:val="en-US"/>
        </w:rPr>
        <w:instrText xml:space="preserve"> ADDIN ZOTERO_ITEM CSL_CITATION {"citationID":"qwflKMkV","properties":{"formattedCitation":"\\super 27,28\\nosupersub{}","plainCitation":"27,28","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777C8" w:rsidRPr="00C777C8">
        <w:rPr>
          <w:vertAlign w:val="superscript"/>
        </w:rPr>
        <w:t>27,28</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7777777" w:rsidR="001809A2" w:rsidRPr="000A46D7" w:rsidRDefault="001809A2" w:rsidP="001809A2">
      <w:pPr>
        <w:rPr>
          <w:rFonts w:eastAsiaTheme="minorEastAsia"/>
          <w:lang w:val="en-US"/>
        </w:rPr>
      </w:pPr>
      <w:r>
        <w:rPr>
          <w:rFonts w:eastAsiaTheme="minorEastAsia"/>
          <w:lang w:val="en-US"/>
        </w:rPr>
        <w:t>Energy corrections:</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77777777" w:rsidR="001809A2" w:rsidRDefault="001809A2" w:rsidP="001809A2">
      <w:pPr>
        <w:rPr>
          <w:rFonts w:eastAsiaTheme="minorEastAsia"/>
          <w:lang w:val="en-US"/>
        </w:rPr>
      </w:pPr>
      <w:r>
        <w:rPr>
          <w:rFonts w:eastAsiaTheme="minorEastAsia"/>
          <w:lang w:val="en-US"/>
        </w:rPr>
        <w:t>Binding energy (Gibbs free energy change):</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4CBA422E" w:rsidR="001809A2" w:rsidRPr="00B83B7E" w:rsidRDefault="001809A2" w:rsidP="001809A2">
      <w:pPr>
        <w:rPr>
          <w:rFonts w:eastAsiaTheme="minorEastAsia"/>
          <w:lang w:val="en-US"/>
        </w:rPr>
      </w:pPr>
      <w:r>
        <w:rPr>
          <w:rFonts w:eastAsiaTheme="minorEastAsia"/>
          <w:lang w:val="en-US"/>
        </w:rPr>
        <w:t xml:space="preserve">With this routine, a binding energy can be estimated based on DFT calculations for arbitrary reactions, including all the reactions of interest to FAOR as shown in figure x (Alexanders figure). To obtain the necessary energies, DFT is used for geometry relaxation and energy </w:t>
      </w:r>
      <w:r>
        <w:rPr>
          <w:rFonts w:eastAsiaTheme="minorEastAsia"/>
          <w:lang w:val="en-US"/>
        </w:rPr>
        <w:lastRenderedPageBreak/>
        <w:t>calculations of a metal catalyst surface slab, with and without adsorbate, and the isolated molecules.</w:t>
      </w:r>
    </w:p>
    <w:p w14:paraId="12318B35" w14:textId="04DA3B46" w:rsidR="00E25800" w:rsidRDefault="008071A1" w:rsidP="008071A1">
      <w:pPr>
        <w:pStyle w:val="Heading2"/>
      </w:pPr>
      <w:bookmarkStart w:id="31" w:name="_Toc149309125"/>
      <w:r>
        <w:t>High-Entropy Alloys</w:t>
      </w:r>
      <w:bookmarkEnd w:id="31"/>
    </w:p>
    <w:p w14:paraId="7158B65C" w14:textId="35958447"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777C8">
        <w:instrText xml:space="preserve"> ADDIN ZOTERO_ITEM CSL_CITATION {"citationID":"IefhbiwC","properties":{"formattedCitation":"\\super 30\\nosupersub{}","plainCitation":"30","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777C8" w:rsidRPr="00C777C8">
        <w:rPr>
          <w:vertAlign w:val="superscript"/>
        </w:rPr>
        <w:t>30</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149DDFBA"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777C8">
        <w:rPr>
          <w:rFonts w:eastAsiaTheme="minorEastAsia"/>
          <w:lang w:val="en-US"/>
        </w:rPr>
        <w:instrText xml:space="preserve"> ADDIN ZOTERO_ITEM CSL_CITATION {"citationID":"iJenYJXL","properties":{"formattedCitation":"\\super 31\\nosupersub{}","plainCitation":"31","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777C8" w:rsidRPr="00C777C8">
        <w:rPr>
          <w:vertAlign w:val="superscript"/>
        </w:rPr>
        <w:t>31</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6254D6">
        <w:rPr>
          <w:rFonts w:eastAsiaTheme="minorEastAsia"/>
          <w:lang w:val="en-US"/>
        </w:rPr>
        <w:instrText xml:space="preserve"> ADDIN ZOTERO_ITEM CSL_CITATION {"citationID":"Owre9sDn","properties":{"formattedCitation":"\\super 32,33\\nosupersub{}","plainCitation":"32,33","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6254D6" w:rsidRPr="006254D6">
        <w:rPr>
          <w:vertAlign w:val="superscript"/>
        </w:rPr>
        <w:t>32,33</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4F7631E" w14:textId="77777777" w:rsidR="004F0849"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p>
    <w:p w14:paraId="0F6FBB9C" w14:textId="71BC6EE6" w:rsidR="00B83B7E" w:rsidRPr="004F0849" w:rsidRDefault="00B83B7E" w:rsidP="00B83B7E">
      <w:pPr>
        <w:rPr>
          <w:rFonts w:eastAsiaTheme="minorEastAsia"/>
          <w:lang w:val="en-US"/>
        </w:rPr>
      </w:pPr>
      <w:r>
        <w:rPr>
          <w:lang w:val="en-US"/>
        </w:rPr>
        <w:t xml:space="preserve">As explained in the catalysis section, the performance of a catalyst is highly dependent on the adsorption energy of the involved species, both in optimizing the activity and specificity of the catalyst. In pure metal catalysts, the range of adsorption energies of a given species is relatively narrow, and more importantly not tunable. This works optimally when the adsorption energy of the relevant species is optimal on a pure metal, but does not work for catalyst discovery, since it lacks tunability to various reactions and pathways. </w:t>
      </w:r>
    </w:p>
    <w:p w14:paraId="72C09C8B" w14:textId="432B87D2" w:rsidR="00B83B7E" w:rsidRDefault="00B83B7E" w:rsidP="00B83B7E">
      <w:pPr>
        <w:rPr>
          <w:lang w:val="en-US"/>
        </w:rPr>
      </w:pPr>
      <w:r>
        <w:rPr>
          <w:lang w:val="en-US"/>
        </w:rPr>
        <w:t>HEAs are of great interest as a discovery platform of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4F0849">
        <w:rPr>
          <w:lang w:val="en-US"/>
        </w:rPr>
        <w:instrText xml:space="preserve"> ADDIN ZOTERO_ITEM CSL_CITATION {"citationID":"WG9tIXuU","properties":{"formattedCitation":"\\super 24,30,34\\nosupersub{}","plainCitation":"24,30,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24,30,34</w:t>
      </w:r>
      <w:r w:rsidR="004F0849">
        <w:rPr>
          <w:lang w:val="en-US"/>
        </w:rPr>
        <w:fldChar w:fldCharType="end"/>
      </w:r>
      <w:r>
        <w:rPr>
          <w:lang w:val="en-US"/>
        </w:rPr>
        <w:t>. Adding a new element to the composition causes a widening of the binding energy “bands” of the elements already present, covering a larger portion of binding energies.</w:t>
      </w:r>
    </w:p>
    <w:p w14:paraId="7C5D94AF" w14:textId="54C5F436" w:rsidR="00B83B7E" w:rsidRDefault="00B83B7E" w:rsidP="00B83B7E">
      <w:pPr>
        <w:rPr>
          <w:lang w:val="en-US"/>
        </w:rPr>
      </w:pPr>
      <w:r>
        <w:rPr>
          <w:lang w:val="en-US"/>
        </w:rPr>
        <w:t xml:space="preserve">Due to the sharpness of the Sabatier volcano, a HEA with a small fraction of sites with the optimal binding energy can surpass the activity of a surface with many near-optimal binding energies, which highlights the possible improvements with HEAs tuned to a specific reaction. </w:t>
      </w:r>
      <w:r>
        <w:rPr>
          <w:lang w:val="en-US"/>
        </w:rPr>
        <w:lastRenderedPageBreak/>
        <w:t>HEAs have been used experimentally to cater to specific reactions</w:t>
      </w:r>
      <w:r w:rsidR="004F0849">
        <w:rPr>
          <w:lang w:val="en-US"/>
        </w:rPr>
        <w:fldChar w:fldCharType="begin"/>
      </w:r>
      <w:r w:rsidR="004F0849">
        <w:rPr>
          <w:lang w:val="en-US"/>
        </w:rPr>
        <w:instrText xml:space="preserve"> ADDIN ZOTERO_ITEM CSL_CITATION {"citationID":"MPtHJupX","properties":{"formattedCitation":"\\super 30,34\\nosupersub{}","plainCitation":"30,34","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30,34</w:t>
      </w:r>
      <w:r w:rsidR="004F0849">
        <w:rPr>
          <w:lang w:val="en-US"/>
        </w:rPr>
        <w:fldChar w:fldCharType="end"/>
      </w:r>
      <w:r w:rsidR="004F0849">
        <w:rPr>
          <w:lang w:val="en-US"/>
        </w:rPr>
        <w:t xml:space="preserve">. </w:t>
      </w:r>
      <w:r>
        <w:rPr>
          <w:lang w:val="en-US"/>
        </w:rPr>
        <w:t>If you can predict the adsorption energy of a given site based on the local surface environment, the composition of the surface can be optimized for a chosen parameter of interest, which is a descriptor of performance of a specific reaction.</w:t>
      </w:r>
    </w:p>
    <w:p w14:paraId="735584C3" w14:textId="59ECB5FE" w:rsidR="00B83B7E" w:rsidRDefault="00B83B7E" w:rsidP="00B83B7E">
      <w:pPr>
        <w:rPr>
          <w:lang w:val="en-US"/>
        </w:rPr>
      </w:pPr>
      <w:r>
        <w:rPr>
          <w:lang w:val="en-US"/>
        </w:rPr>
        <w:t xml:space="preserve">With the number of different local environments around a site, if considering </w:t>
      </w:r>
      <w:r w:rsidR="00820F78">
        <w:rPr>
          <w:lang w:val="en-US"/>
        </w:rPr>
        <w:t xml:space="preserve">e.g. </w:t>
      </w:r>
      <w:r>
        <w:rPr>
          <w:lang w:val="en-US"/>
        </w:rPr>
        <w:t>13 local atoms, the brute-force approach of calculating the binding energy of a species on all combinatorically thinkable sites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E4EB43C" w:rsidR="00B83B7E" w:rsidRPr="000C1AC9" w:rsidRDefault="00B83B7E" w:rsidP="00B83B7E">
      <w:pPr>
        <w:rPr>
          <w:lang w:val="en-US"/>
        </w:rPr>
      </w:pPr>
      <w:r>
        <w:rPr>
          <w:lang w:val="en-US"/>
        </w:rPr>
        <w:t>The metals chosen for this work is Platinum (Pt), Palladium (Pd), Cobber (Cu), Gold (Au) and Silver (Ag). Experiments have shown both Pt and Pd to have some FAOR activity</w:t>
      </w:r>
      <w:r w:rsidR="00820F78">
        <w:rPr>
          <w:lang w:val="en-US"/>
        </w:rPr>
        <w:fldChar w:fldCharType="begin"/>
      </w:r>
      <w:r w:rsidR="00820F78">
        <w:rPr>
          <w:lang w:val="en-US"/>
        </w:rPr>
        <w:instrText xml:space="preserve"> ADDIN ZOTERO_ITEM CSL_CITATION {"citationID":"mCtc6E3w","properties":{"formattedCitation":"\\super 18,35,36\\nosupersub{}","plainCitation":"18,35,36","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820F78" w:rsidRPr="00820F78">
        <w:rPr>
          <w:vertAlign w:val="superscript"/>
        </w:rPr>
        <w:t>18,35,36</w:t>
      </w:r>
      <w:r w:rsidR="00820F78">
        <w:rPr>
          <w:lang w:val="en-US"/>
        </w:rPr>
        <w:fldChar w:fldCharType="end"/>
      </w:r>
      <w:r>
        <w:rPr>
          <w:lang w:val="en-US"/>
        </w:rPr>
        <w:t>, and Pt is known to bind formate, an important intermediate, the best of the chosen metals. Cu, Au, and Ag are known to bind both formate and H worse than Pt and Pd and can be used to widen the binding energy bands of Pt and Pd. Additionally, they could ideally create structures or patterns, that increase H binding energies while maintaining feasible formate binding energies. The radii of the chosen metals are reasonably similar, (145 pm to 177 pm) and are all known to form Face-centered cubic (fcc) structures to comply with the Hume-Rothery rules for solid solutions</w:t>
      </w:r>
      <w:r w:rsidR="001F3F6C">
        <w:rPr>
          <w:lang w:val="en-US"/>
        </w:rPr>
        <w:fldChar w:fldCharType="begin"/>
      </w:r>
      <w:r w:rsidR="001F3F6C">
        <w:rPr>
          <w:lang w:val="en-US"/>
        </w:rPr>
        <w:instrText xml:space="preserve"> ADDIN ZOTERO_ITEM CSL_CITATION {"citationID":"TDEOndl1","properties":{"formattedCitation":"\\super 33\\nosupersub{}","plainCitation":"33","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1F3F6C" w:rsidRPr="001F3F6C">
        <w:rPr>
          <w:vertAlign w:val="superscript"/>
        </w:rPr>
        <w:t>33</w:t>
      </w:r>
      <w:r w:rsidR="001F3F6C">
        <w:rPr>
          <w:lang w:val="en-US"/>
        </w:rPr>
        <w:fldChar w:fldCharType="end"/>
      </w:r>
      <w:r>
        <w:rPr>
          <w:lang w:val="en-US"/>
        </w:rPr>
        <w:t>.</w:t>
      </w:r>
    </w:p>
    <w:p w14:paraId="55ABF890" w14:textId="6408C892" w:rsidR="008071A1" w:rsidRDefault="008071A1" w:rsidP="008071A1">
      <w:pPr>
        <w:pStyle w:val="Heading2"/>
      </w:pPr>
      <w:bookmarkStart w:id="32" w:name="_Toc149309126"/>
      <w:r>
        <w:t>Density Functional Theory</w:t>
      </w:r>
      <w:bookmarkEnd w:id="32"/>
    </w:p>
    <w:p w14:paraId="4CA61ADE" w14:textId="1E74191C" w:rsidR="00B83B7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p>
    <w:p w14:paraId="0752EFB5" w14:textId="4B661600" w:rsidR="00B83B7E" w:rsidRPr="0054658E" w:rsidRDefault="00B83B7E" w:rsidP="00B83B7E">
      <w:pPr>
        <w:rPr>
          <w:lang w:val="en-US"/>
        </w:rPr>
      </w:pPr>
      <w:r>
        <w:rPr>
          <w:lang w:val="en-US"/>
        </w:rPr>
        <w:t>In FAOR, the binding energies of various adsorbates on the anode catalyst are essential predictors of performance, hence DFT is used to estimate the energies of fcc(111) slabs with various adsorbates.</w:t>
      </w:r>
    </w:p>
    <w:p w14:paraId="13C2B7C4" w14:textId="77777777" w:rsidR="00B83B7E" w:rsidRPr="00B83B7E" w:rsidRDefault="00B83B7E" w:rsidP="00B83B7E">
      <w:pPr>
        <w:pStyle w:val="Heading3"/>
        <w:rPr>
          <w:lang w:val="en-US"/>
        </w:rPr>
      </w:pPr>
      <w:bookmarkStart w:id="33" w:name="_Toc149309127"/>
      <w:r w:rsidRPr="00B83B7E">
        <w:rPr>
          <w:lang w:val="en-US"/>
        </w:rPr>
        <w:t>Theoretical background</w:t>
      </w:r>
      <w:bookmarkEnd w:id="33"/>
    </w:p>
    <w:p w14:paraId="301098D8" w14:textId="77777777"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learn the wavefunction and hence the probability distribution of the particle in an environment described by a sum of potential energies. The </w:t>
      </w:r>
      <w:r>
        <w:rPr>
          <w:lang w:val="en-US"/>
        </w:rPr>
        <w:lastRenderedPageBreak/>
        <w:t>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64FBF649" w:rsidR="00B83B7E" w:rsidRDefault="00B83B7E" w:rsidP="00B83B7E">
      <w:pPr>
        <w:rPr>
          <w:lang w:val="en-US"/>
        </w:rPr>
      </w:pPr>
      <w:r>
        <w:rPr>
          <w:lang w:val="en-US"/>
        </w:rPr>
        <w:t>Walter Kohn and Pierre Hohenberg’s first theorem states</w:t>
      </w:r>
      <w:r w:rsidR="00D63154">
        <w:rPr>
          <w:lang w:val="en-US"/>
        </w:rPr>
        <w:fldChar w:fldCharType="begin"/>
      </w:r>
      <w:r w:rsidR="00D63154">
        <w:rPr>
          <w:lang w:val="en-US"/>
        </w:rPr>
        <w:instrText xml:space="preserve"> ADDIN ZOTERO_ITEM CSL_CITATION {"citationID":"bj3NSucT","properties":{"formattedCitation":"\\super 37\\nosupersub{}","plainCitation":"37","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D63154" w:rsidRPr="00D63154">
        <w:rPr>
          <w:vertAlign w:val="superscript"/>
        </w:rPr>
        <w:t>37</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1FD3BDE5" w:rsidR="00B83B7E" w:rsidRDefault="00B83B7E" w:rsidP="00B83B7E">
      <w:pPr>
        <w:rPr>
          <w:lang w:val="en-US"/>
        </w:rPr>
      </w:pPr>
      <w:r>
        <w:rPr>
          <w:lang w:val="en-US"/>
        </w:rPr>
        <w:t>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of non-interacting electrons is described by the Kohn-Sham Equation, a parallel to the Schrödinger Equation</w:t>
      </w:r>
      <w:r w:rsidR="00D63154">
        <w:rPr>
          <w:lang w:val="en-US"/>
        </w:rPr>
        <w:fldChar w:fldCharType="begin"/>
      </w:r>
      <w:r w:rsidR="00D63154">
        <w:rPr>
          <w:lang w:val="en-US"/>
        </w:rPr>
        <w:instrText xml:space="preserve"> ADDIN ZOTERO_ITEM CSL_CITATION {"citationID":"Tce1lFKE","properties":{"formattedCitation":"\\super 38\\nosupersub{}","plainCitation":"38","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D63154" w:rsidRPr="00D63154">
        <w:rPr>
          <w:vertAlign w:val="superscript"/>
        </w:rPr>
        <w:t>38</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581BD7C9"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3B72D0">
        <w:rPr>
          <w:rFonts w:eastAsiaTheme="minorEastAsia"/>
          <w:lang w:val="en-US"/>
        </w:rPr>
        <w:instrText xml:space="preserve"> ADDIN ZOTERO_ITEM CSL_CITATION {"citationID":"fSUkRrx8","properties":{"formattedCitation":"\\super 39\\nosupersub{}","plainCitation":"39","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3B72D0" w:rsidRPr="003B72D0">
        <w:rPr>
          <w:vertAlign w:val="superscript"/>
        </w:rPr>
        <w:t>39</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3B72D0">
        <w:rPr>
          <w:rFonts w:eastAsiaTheme="minorEastAsia"/>
          <w:lang w:val="en-US"/>
        </w:rPr>
        <w:instrText xml:space="preserve"> ADDIN ZOTERO_ITEM CSL_CITATION {"citationID":"jMsuXMEg","properties":{"formattedCitation":"\\super 40\\nosupersub{}","plainCitation":"40","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3B72D0" w:rsidRPr="003B72D0">
        <w:rPr>
          <w:vertAlign w:val="superscript"/>
        </w:rPr>
        <w:t>40</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p>
    <w:p w14:paraId="3FEDFDFD" w14:textId="77777777" w:rsidR="00A223E7" w:rsidRPr="00A223E7" w:rsidRDefault="00A223E7" w:rsidP="00A223E7">
      <w:pPr>
        <w:pStyle w:val="Heading3"/>
        <w:rPr>
          <w:lang w:val="en-US"/>
        </w:rPr>
      </w:pPr>
      <w:bookmarkStart w:id="34" w:name="_Toc149309128"/>
      <w:r w:rsidRPr="00A223E7">
        <w:rPr>
          <w:lang w:val="en-US"/>
        </w:rPr>
        <w:t>GPAW</w:t>
      </w:r>
      <w:bookmarkEnd w:id="34"/>
    </w:p>
    <w:p w14:paraId="2DEC1687" w14:textId="406FE74F" w:rsidR="00A223E7" w:rsidRDefault="00A223E7" w:rsidP="00A223E7">
      <w:pPr>
        <w:rPr>
          <w:lang w:val="en-US"/>
        </w:rPr>
      </w:pPr>
      <w:r>
        <w:rPr>
          <w:lang w:val="en-US"/>
        </w:rPr>
        <w:t>This work carries out DFT calculations with the Python implementation and package GPAW</w:t>
      </w:r>
      <w:r w:rsidR="003A4826">
        <w:rPr>
          <w:lang w:val="en-US"/>
        </w:rPr>
        <w:fldChar w:fldCharType="begin"/>
      </w:r>
      <w:r w:rsidR="003A4826">
        <w:rPr>
          <w:lang w:val="en-US"/>
        </w:rPr>
        <w:instrText xml:space="preserve"> ADDIN ZOTERO_ITEM CSL_CITATION {"citationID":"diSVNBxS","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3A4826">
        <w:rPr>
          <w:lang w:val="en-US"/>
        </w:rPr>
        <w:fldChar w:fldCharType="separate"/>
      </w:r>
      <w:r w:rsidR="003A4826" w:rsidRPr="003A4826">
        <w:rPr>
          <w:vertAlign w:val="superscript"/>
        </w:rPr>
        <w:t>41</w:t>
      </w:r>
      <w:r w:rsidR="003A4826">
        <w:rPr>
          <w:lang w:val="en-US"/>
        </w:rPr>
        <w:fldChar w:fldCharType="end"/>
      </w:r>
      <w:r>
        <w:rPr>
          <w:lang w:val="en-US"/>
        </w:rPr>
        <w:t>. The Python package GPAW is built on the Atomic Simulation Environment (ASE)</w:t>
      </w:r>
      <w:r w:rsidR="003A4826">
        <w:rPr>
          <w:lang w:val="en-US"/>
        </w:rPr>
        <w:fldChar w:fldCharType="begin"/>
      </w:r>
      <w:r w:rsidR="003A4826">
        <w:rPr>
          <w:lang w:val="en-US"/>
        </w:rPr>
        <w:instrText xml:space="preserve"> ADDIN ZOTERO_ITEM CSL_CITATION {"citationID":"HMg2qGMh","properties":{"formattedCitation":"\\super 42\\nosupersub{}","plainCitation":"42","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sidR="003A4826">
        <w:rPr>
          <w:lang w:val="en-US"/>
        </w:rPr>
        <w:fldChar w:fldCharType="separate"/>
      </w:r>
      <w:r w:rsidR="003A4826" w:rsidRPr="003A4826">
        <w:rPr>
          <w:vertAlign w:val="superscript"/>
        </w:rPr>
        <w:t>42</w:t>
      </w:r>
      <w:r w:rsidR="003A4826">
        <w:rPr>
          <w:lang w:val="en-US"/>
        </w:rPr>
        <w:fldChar w:fldCharType="end"/>
      </w:r>
      <w:r w:rsidR="003A4826">
        <w:rPr>
          <w:lang w:val="en-US"/>
        </w:rPr>
        <w:t>.</w:t>
      </w:r>
    </w:p>
    <w:p w14:paraId="2148167C" w14:textId="3326E363" w:rsidR="00A223E7" w:rsidRDefault="00A223E7" w:rsidP="00A223E7">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sidR="00642C2C">
        <w:rPr>
          <w:lang w:val="en-US"/>
        </w:rPr>
        <w:fldChar w:fldCharType="begin"/>
      </w:r>
      <w:r w:rsidR="00642C2C">
        <w:rPr>
          <w:lang w:val="en-US"/>
        </w:rPr>
        <w:instrText xml:space="preserve"> ADDIN ZOTERO_ITEM CSL_CITATION {"citationID":"CnYShjT5","properties":{"formattedCitation":"\\super 43,44\\nosupersub{}","plainCitation":"43,44","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sidR="00642C2C">
        <w:rPr>
          <w:lang w:val="en-US"/>
        </w:rPr>
        <w:fldChar w:fldCharType="separate"/>
      </w:r>
      <w:r w:rsidR="00642C2C" w:rsidRPr="00642C2C">
        <w:rPr>
          <w:vertAlign w:val="superscript"/>
        </w:rPr>
        <w:t>43,44</w:t>
      </w:r>
      <w:r w:rsidR="00642C2C">
        <w:rPr>
          <w:lang w:val="en-US"/>
        </w:rPr>
        <w:fldChar w:fldCharType="end"/>
      </w:r>
      <w:r>
        <w:rPr>
          <w:lang w:val="en-US"/>
        </w:rPr>
        <w:t xml:space="preserve">. The PAW method relies on a few approximations in order to justify the pseudo wave-functions </w:t>
      </w:r>
      <w:proofErr w:type="gramStart"/>
      <w:r w:rsidR="00642C2C">
        <w:rPr>
          <w:lang w:val="en-US"/>
        </w:rPr>
        <w:t>e.g.</w:t>
      </w:r>
      <w:proofErr w:type="gramEnd"/>
      <w:r>
        <w:rPr>
          <w:lang w:val="en-US"/>
        </w:rPr>
        <w:t xml:space="preserve"> the core orbitals are assumed to be “frozen” and a finite number of basis and projector functions are assumed to be sufficient to describe the wave </w:t>
      </w:r>
      <w:r>
        <w:rPr>
          <w:lang w:val="en-US"/>
        </w:rPr>
        <w:lastRenderedPageBreak/>
        <w:t>functions.</w:t>
      </w:r>
      <w:r w:rsidR="00642C2C">
        <w:rPr>
          <w:lang w:val="en-US"/>
        </w:rPr>
        <w:t xml:space="preserve"> </w:t>
      </w:r>
      <w:r>
        <w:rPr>
          <w:lang w:val="en-US"/>
        </w:rPr>
        <w:t>Core electrons are subjected to strong interactions due to the positively charged nucleus, making them highly oscillatory, needing many basis functions to describe</w:t>
      </w:r>
      <w:r w:rsidR="00642C2C">
        <w:rPr>
          <w:lang w:val="en-US"/>
        </w:rPr>
        <w:fldChar w:fldCharType="begin"/>
      </w:r>
      <w:r w:rsidR="00642C2C">
        <w:rPr>
          <w:lang w:val="en-US"/>
        </w:rPr>
        <w:instrText xml:space="preserve"> ADDIN ZOTERO_ITEM CSL_CITATION {"citationID":"HZZ4RYlP","properties":{"formattedCitation":"\\super 45\\nosupersub{}","plainCitation":"45","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sidR="00642C2C">
        <w:rPr>
          <w:lang w:val="en-US"/>
        </w:rPr>
        <w:fldChar w:fldCharType="separate"/>
      </w:r>
      <w:r w:rsidR="00642C2C" w:rsidRPr="00642C2C">
        <w:rPr>
          <w:vertAlign w:val="superscript"/>
        </w:rPr>
        <w:t>45</w:t>
      </w:r>
      <w:r w:rsidR="00642C2C">
        <w:rPr>
          <w:lang w:val="en-US"/>
        </w:rPr>
        <w:fldChar w:fldCharType="end"/>
      </w:r>
      <w:r>
        <w:rPr>
          <w:lang w:val="en-US"/>
        </w:rPr>
        <w:t>. Hence, smooth pseudo wave-functions are used to describe them to lower the computational requirements. The smooth pseudo wave-functions can be described on the form:</w:t>
      </w:r>
    </w:p>
    <w:p w14:paraId="65936697" w14:textId="77777777" w:rsidR="00A223E7" w:rsidRPr="007F6A40" w:rsidRDefault="00000000" w:rsidP="00A223E7">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62D39D00" w14:textId="77777777" w:rsidR="00A223E7" w:rsidRDefault="00A223E7" w:rsidP="00A223E7">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6B3AE349" w14:textId="77777777" w:rsidR="00A223E7" w:rsidRPr="0056441F" w:rsidRDefault="00000000" w:rsidP="00A223E7">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0798DE08" w14:textId="150BEB8F" w:rsidR="00A223E7" w:rsidRDefault="00A223E7" w:rsidP="00A223E7">
      <w:pPr>
        <w:rPr>
          <w:lang w:val="en-US"/>
        </w:rPr>
      </w:pPr>
      <w:r>
        <w:rPr>
          <w:rFonts w:eastAsiaTheme="minorEastAsia"/>
          <w:lang w:val="en-US"/>
        </w:rPr>
        <w:t>With the nuclei and core electrons described by a pseudopotential, the Kohn-Sham equations are only solved for the remaining valence electrons.</w:t>
      </w:r>
    </w:p>
    <w:p w14:paraId="0E8A8305" w14:textId="77777777" w:rsidR="00A223E7" w:rsidRPr="00132F7D" w:rsidRDefault="00A223E7" w:rsidP="00132F7D">
      <w:pPr>
        <w:pStyle w:val="Heading3"/>
        <w:rPr>
          <w:lang w:val="en-US"/>
        </w:rPr>
      </w:pPr>
      <w:bookmarkStart w:id="35" w:name="_Toc149309129"/>
      <w:r w:rsidRPr="00132F7D">
        <w:rPr>
          <w:lang w:val="en-US"/>
        </w:rPr>
        <w:t>Periodic systems</w:t>
      </w:r>
      <w:bookmarkEnd w:id="35"/>
    </w:p>
    <w:p w14:paraId="72D10D70" w14:textId="27E1AFDC" w:rsidR="00A223E7" w:rsidRDefault="00A223E7" w:rsidP="00A223E7">
      <w:pPr>
        <w:rPr>
          <w:lang w:val="en-US"/>
        </w:rPr>
      </w:pPr>
      <w:r>
        <w:rPr>
          <w:lang w:val="en-US"/>
        </w:rPr>
        <w:t>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repeat periodically, making a unit cell, which in turn, requires the wavefunction to be periodic. According to Bloch’s theorem solutions to the Schrödinger Equations in a periodic potential can be described as plane waves modulated by periodic functions</w:t>
      </w:r>
      <w:r w:rsidR="008D249E">
        <w:rPr>
          <w:lang w:val="en-US"/>
        </w:rPr>
        <w:fldChar w:fldCharType="begin"/>
      </w:r>
      <w:r w:rsidR="008D249E">
        <w:rPr>
          <w:lang w:val="en-US"/>
        </w:rPr>
        <w:instrText xml:space="preserve"> ADDIN ZOTERO_ITEM CSL_CITATION {"citationID":"0cdymCwZ","properties":{"formattedCitation":"\\super 46\\nosupersub{}","plainCitation":"46","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sidR="008D249E">
        <w:rPr>
          <w:lang w:val="en-US"/>
        </w:rPr>
        <w:fldChar w:fldCharType="separate"/>
      </w:r>
      <w:r w:rsidR="008D249E" w:rsidRPr="008D249E">
        <w:rPr>
          <w:vertAlign w:val="superscript"/>
        </w:rPr>
        <w:t>46</w:t>
      </w:r>
      <w:r w:rsidR="008D249E">
        <w:rPr>
          <w:lang w:val="en-US"/>
        </w:rPr>
        <w:fldChar w:fldCharType="end"/>
      </w:r>
      <w:r>
        <w:rPr>
          <w:lang w:val="en-US"/>
        </w:rPr>
        <w:t>:</w:t>
      </w:r>
    </w:p>
    <w:p w14:paraId="58FD6B7C" w14:textId="77777777" w:rsidR="00A223E7" w:rsidRPr="00672C6D" w:rsidRDefault="00A223E7" w:rsidP="00A223E7">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6EA32F94" w14:textId="0480BE58" w:rsidR="00A223E7" w:rsidRDefault="00A223E7" w:rsidP="00A223E7">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sidR="008D249E">
        <w:rPr>
          <w:lang w:val="en-US"/>
        </w:rPr>
        <w:t xml:space="preserve"> </w:t>
      </w:r>
      <w:r>
        <w:rPr>
          <w:lang w:val="en-US"/>
        </w:rPr>
        <w:t>To keep the number of plane waves feasible for calculation with numeric methods, an energy cut-off is used as a relevance criterion. In GPAW, a maximum kinetic energy (in eV) for the plane-wave electron is set, selecting the plane waves that obey:</w:t>
      </w:r>
    </w:p>
    <w:p w14:paraId="0565386E" w14:textId="77777777" w:rsidR="00A223E7" w:rsidRDefault="00000000" w:rsidP="00A223E7">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2E9BF338" w14:textId="0633FA08" w:rsidR="00A223E7" w:rsidRDefault="00A223E7" w:rsidP="00A223E7">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sidR="008D249E">
        <w:rPr>
          <w:lang w:val="en-US"/>
        </w:rPr>
        <w:fldChar w:fldCharType="begin"/>
      </w:r>
      <w:r w:rsidR="008D249E">
        <w:rPr>
          <w:lang w:val="en-US"/>
        </w:rPr>
        <w:instrText xml:space="preserve"> ADDIN ZOTERO_ITEM CSL_CITATION {"citationID":"AHfO2HB1","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D249E">
        <w:rPr>
          <w:lang w:val="en-US"/>
        </w:rPr>
        <w:fldChar w:fldCharType="separate"/>
      </w:r>
      <w:r w:rsidR="008D249E" w:rsidRPr="008D249E">
        <w:rPr>
          <w:vertAlign w:val="superscript"/>
        </w:rPr>
        <w:t>41</w:t>
      </w:r>
      <w:r w:rsidR="008D249E">
        <w:rPr>
          <w:lang w:val="en-US"/>
        </w:rPr>
        <w:fldChar w:fldCharType="end"/>
      </w:r>
      <w:r w:rsidR="008D249E">
        <w:rPr>
          <w:lang w:val="en-US"/>
        </w:rPr>
        <w:t>.</w:t>
      </w:r>
      <w:r w:rsidR="00D44A50">
        <w:rPr>
          <w:lang w:val="en-US"/>
        </w:rPr>
        <w:t xml:space="preserve"> </w:t>
      </w:r>
      <w:r>
        <w:rPr>
          <w:lang w:val="en-US"/>
        </w:rPr>
        <w:t xml:space="preserve">The Brillouin zone is a region defined in reciprocal space, often used in solid-state physics and material chemistry for electronic properties in crystalline </w:t>
      </w:r>
      <w:r>
        <w:rPr>
          <w:lang w:val="en-US"/>
        </w:rPr>
        <w:lastRenderedPageBreak/>
        <w:t>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2FCE894E" w14:textId="77777777" w:rsidR="00A223E7" w:rsidRDefault="00A223E7" w:rsidP="00A223E7">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518091C3" w14:textId="24329F2E" w:rsidR="00A223E7" w:rsidRDefault="00A223E7" w:rsidP="00A223E7">
      <w:pPr>
        <w:rPr>
          <w:lang w:val="en-US"/>
        </w:rPr>
      </w:pPr>
      <w:r>
        <w:rPr>
          <w:lang w:val="en-US"/>
        </w:rPr>
        <w:t>Where N is the number of k-points and a is the length of the unit-cell along the reciprocal lattice vector.</w:t>
      </w:r>
    </w:p>
    <w:p w14:paraId="4C64C8AB" w14:textId="77777777" w:rsidR="00A223E7" w:rsidRPr="00500089" w:rsidRDefault="00A223E7" w:rsidP="00500089">
      <w:pPr>
        <w:pStyle w:val="Heading3"/>
        <w:rPr>
          <w:lang w:val="en-US"/>
        </w:rPr>
      </w:pPr>
      <w:bookmarkStart w:id="36" w:name="_Toc149309130"/>
      <w:r w:rsidRPr="00500089">
        <w:rPr>
          <w:lang w:val="en-US"/>
        </w:rPr>
        <w:t>Practical use in catalysis</w:t>
      </w:r>
      <w:bookmarkEnd w:id="36"/>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7" w:name="_Toc149309131"/>
      <w:r>
        <w:t>Single-site structures</w:t>
      </w:r>
      <w:bookmarkEnd w:id="37"/>
    </w:p>
    <w:p w14:paraId="41E715F6" w14:textId="1DE25E68" w:rsidR="00994DC6" w:rsidRDefault="00994DC6" w:rsidP="00994DC6">
      <w:pPr>
        <w:rPr>
          <w:lang w:val="en-US"/>
        </w:rPr>
      </w:pPr>
      <w:r>
        <w:rPr>
          <w:lang w:val="en-US"/>
        </w:rPr>
        <w:t>Single site anode catalysts for FAOR have been tested in catalytic experiments with promising results</w:t>
      </w:r>
      <w:r w:rsidR="00001FAF">
        <w:rPr>
          <w:lang w:val="en-US"/>
        </w:rPr>
        <w:fldChar w:fldCharType="begin"/>
      </w:r>
      <w:r w:rsidR="00001FAF">
        <w:rPr>
          <w:lang w:val="en-US"/>
        </w:rPr>
        <w:instrText xml:space="preserve"> ADDIN ZOTERO_ITEM CSL_CITATION {"citationID":"NmoS1YLE","properties":{"formattedCitation":"\\super 21,36\\nosupersub{}","plainCitation":"21,36","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001FAF" w:rsidRPr="00001FAF">
        <w:rPr>
          <w:vertAlign w:val="superscript"/>
        </w:rPr>
        <w:t>21,36</w:t>
      </w:r>
      <w:r w:rsidR="00001FAF">
        <w:rPr>
          <w:lang w:val="en-US"/>
        </w:rPr>
        <w:fldChar w:fldCharType="end"/>
      </w:r>
      <w:r>
        <w:rPr>
          <w:lang w:val="en-US"/>
        </w:rPr>
        <w:t xml:space="preserve">. These are typically based on nanostructures such as nanobars or nanoparticles. The structure of the fcc(111) single-site structures addressed in this work is a metal A surrounded by six metal B in the top layer. The lower layers are not considered and in the simulated surfaces </w:t>
      </w:r>
      <w:r>
        <w:rPr>
          <w:lang w:val="en-US"/>
        </w:rPr>
        <w:lastRenderedPageBreak/>
        <w:t>with dimensions 100x100x3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p>
    <w:p w14:paraId="5F619064" w14:textId="03B257C5" w:rsidR="00994DC6" w:rsidRDefault="00994DC6" w:rsidP="00994DC6">
      <w:pPr>
        <w:rPr>
          <w:lang w:val="en-US"/>
        </w:rPr>
      </w:pPr>
      <w:r>
        <w:rPr>
          <w:lang w:val="en-US"/>
        </w:rPr>
        <w:t>A good FAOR efficiency is thought to be limited by the presence of both H and COOH at low potentials, where a disproportionation reaction poisons the surface with CO. A high efficiency requires a low anode potential, which can be achieved when COOH binds very strongly to the catalyst, adsorbing at low potentials. This low potential unfortunately coincides with adsorbed H from hydrogen under-potential deposition. From this it seems that high FAOR efficiency is guarded by scaling relations. Scaling relations hypothesize, that the binding energy of COOH and H of scale linearly across different catalysts. The optimal catalyst for FAOR binds COOH at -0.17 V vs RHE and only 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p>
    <w:p w14:paraId="3CED45A3" w14:textId="77777777" w:rsidR="00994DC6" w:rsidRDefault="00994DC6" w:rsidP="00994DC6">
      <w:pPr>
        <w:rPr>
          <w:lang w:val="en-US"/>
        </w:rPr>
      </w:pPr>
      <w:r>
        <w:rPr>
          <w:lang w:val="en-US"/>
        </w:rPr>
        <w:t xml:space="preserve">Since single-site catalysts have shown promising results for FAOR, achieving the highest possible occurrence of the fcc(111) single-sites is of interest. Arranging the atoms on the surface in a specific pattern is not possible in a HEA, the only parameters are the molar fractions of the alloy. 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f(B). The odds of finding six neighbouring B metals independently are then (1 - f(B))</w:t>
      </w:r>
      <w:r w:rsidRPr="001F6442">
        <w:rPr>
          <w:vertAlign w:val="superscript"/>
          <w:lang w:val="en-US"/>
        </w:rPr>
        <w:t>6</w:t>
      </w:r>
      <w:r>
        <w:rPr>
          <w:lang w:val="en-US"/>
        </w:rPr>
        <w:t>. The odds of finding a single-site (ss) are then:</w:t>
      </w:r>
    </w:p>
    <w:p w14:paraId="75955AF9" w14:textId="77777777" w:rsidR="00994DC6" w:rsidRPr="00F00350" w:rsidRDefault="00994DC6" w:rsidP="00994DC6">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7DCFFDB6" w14:textId="77777777" w:rsidR="00994DC6" w:rsidRDefault="00994DC6" w:rsidP="00994DC6">
      <w:pPr>
        <w:rPr>
          <w:lang w:val="en-US"/>
        </w:rPr>
      </w:pPr>
      <w:r>
        <w:rPr>
          <w:lang w:val="en-US"/>
        </w:rPr>
        <w:lastRenderedPageBreak/>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2F4527AE" w14:textId="77777777" w:rsidR="00994DC6" w:rsidRPr="007173E6" w:rsidRDefault="00000000" w:rsidP="00994DC6">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0B0FFBBB" w14:textId="77777777" w:rsidR="00994DC6" w:rsidRPr="00104595"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7F38ED47" w14:textId="77777777" w:rsidR="00994DC6" w:rsidRDefault="00994DC6" w:rsidP="00994DC6">
      <w:pPr>
        <w:rPr>
          <w:rFonts w:eastAsiaTheme="minorEastAsia"/>
          <w:lang w:val="en-US"/>
        </w:rPr>
      </w:pPr>
      <w:r>
        <w:rPr>
          <w:rFonts w:eastAsiaTheme="minorEastAsia"/>
          <w:lang w:val="en-US"/>
        </w:rPr>
        <w:t>The maximum per-atom odds of finding a ss is:</w:t>
      </w:r>
    </w:p>
    <w:p w14:paraId="45F3AD69" w14:textId="77777777" w:rsidR="00994DC6" w:rsidRPr="002F5AAC"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0506F49" w14:textId="77777777" w:rsidR="00994DC6" w:rsidRDefault="00994DC6" w:rsidP="00994DC6">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18CA0AB4" w14:textId="77777777" w:rsidR="00994DC6" w:rsidRDefault="00994DC6" w:rsidP="00994DC6">
      <w:pPr>
        <w:keepNext/>
        <w:jc w:val="center"/>
      </w:pPr>
      <w:r>
        <w:rPr>
          <w:rFonts w:eastAsiaTheme="minorEastAsia"/>
          <w:noProof/>
          <w:lang w:val="en-US"/>
        </w:rPr>
        <w:drawing>
          <wp:inline distT="0" distB="0" distL="0" distR="0" wp14:anchorId="06A9ABE9" wp14:editId="3634D001">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1A09644C" w14:textId="391FC809" w:rsidR="00994DC6" w:rsidRDefault="00994DC6" w:rsidP="00994DC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B03586">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43324E8D" w14:textId="431D3958" w:rsidR="00994DC6" w:rsidRPr="00994DC6" w:rsidRDefault="00994DC6" w:rsidP="00994DC6">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0723F3AB" w14:textId="75982EEF" w:rsidR="00A63035" w:rsidRDefault="004E0F54" w:rsidP="004E0F54">
      <w:pPr>
        <w:pStyle w:val="Heading2"/>
      </w:pPr>
      <w:bookmarkStart w:id="38" w:name="_Toc149309132"/>
      <w:r>
        <w:t>Machine Learning</w:t>
      </w:r>
      <w:bookmarkEnd w:id="38"/>
    </w:p>
    <w:p w14:paraId="6790CB64" w14:textId="6FD87EEF" w:rsidR="00D85E52" w:rsidRDefault="00D85E52" w:rsidP="00D85E52">
      <w:pPr>
        <w:rPr>
          <w:lang w:val="en-US"/>
        </w:rPr>
      </w:pPr>
      <w:r>
        <w:rPr>
          <w:lang w:val="en-US"/>
        </w:rPr>
        <w:t xml:space="preserve">As discussed previously, the key to HEA catalyst discovery is reasonably accurate predictions on the binding energy of a species on a site based on the local environment, as binding energies can </w:t>
      </w:r>
      <w:r>
        <w:rPr>
          <w:lang w:val="en-US"/>
        </w:rPr>
        <w:lastRenderedPageBreak/>
        <w:t>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06F73ACA" w:rsidR="00D85E52" w:rsidRDefault="00D85E52" w:rsidP="00D85E52">
      <w:pPr>
        <w:rPr>
          <w:lang w:val="en-US"/>
        </w:rPr>
      </w:pPr>
      <w:r>
        <w:rPr>
          <w:lang w:val="en-US"/>
        </w:rPr>
        <w:t>The regression models utilized in this work are XGBoost Regressors, Gradient-Boosted Decision Trees</w:t>
      </w:r>
      <w:r w:rsidR="00065A1B">
        <w:rPr>
          <w:lang w:val="en-US"/>
        </w:rPr>
        <w:fldChar w:fldCharType="begin"/>
      </w:r>
      <w:r w:rsidR="00065A1B">
        <w:rPr>
          <w:lang w:val="en-US"/>
        </w:rPr>
        <w:instrText xml:space="preserve"> ADDIN ZOTERO_ITEM CSL_CITATION {"citationID":"bJaW9SMP","properties":{"formattedCitation":"\\super 47\\nosupersub{}","plainCitation":"47","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065A1B" w:rsidRPr="00065A1B">
        <w:rPr>
          <w:vertAlign w:val="superscript"/>
        </w:rPr>
        <w:t>47</w:t>
      </w:r>
      <w:r w:rsidR="00065A1B">
        <w:rPr>
          <w:lang w:val="en-US"/>
        </w:rPr>
        <w:fldChar w:fldCharType="end"/>
      </w:r>
      <w:r>
        <w:rPr>
          <w:lang w:val="en-US"/>
        </w:rPr>
        <w:t xml:space="preserve"> from the XGBoost Python package</w:t>
      </w:r>
      <w:r w:rsidR="00065A1B">
        <w:rPr>
          <w:lang w:val="en-US"/>
        </w:rPr>
        <w:fldChar w:fldCharType="begin"/>
      </w:r>
      <w:r w:rsidR="00065A1B">
        <w:rPr>
          <w:lang w:val="en-US"/>
        </w:rPr>
        <w:instrText xml:space="preserve"> ADDIN ZOTERO_ITEM CSL_CITATION {"citationID":"WnMVJwk9","properties":{"formattedCitation":"\\super 48,49\\nosupersub{}","plainCitation":"48,49","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065A1B" w:rsidRPr="00065A1B">
        <w:rPr>
          <w:vertAlign w:val="superscript"/>
        </w:rPr>
        <w:t>48,49</w:t>
      </w:r>
      <w:r w:rsidR="00065A1B">
        <w:rPr>
          <w:lang w:val="en-US"/>
        </w:rPr>
        <w:fldChar w:fldCharType="end"/>
      </w:r>
      <w:r w:rsidR="00065A1B">
        <w:rPr>
          <w:lang w:val="en-US"/>
        </w:rPr>
        <w:t xml:space="preserve">. </w:t>
      </w:r>
      <w:r>
        <w:rPr>
          <w:lang w:val="en-US"/>
        </w:rPr>
        <w:t xml:space="preserve">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w:t>
      </w:r>
      <w:r>
        <w:rPr>
          <w:lang w:val="en-US"/>
        </w:rPr>
        <w:lastRenderedPageBreak/>
        <w:t>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5DDC4F4F"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B40D9D">
        <w:rPr>
          <w:lang w:val="en-US"/>
        </w:rPr>
        <w:instrText xml:space="preserve"> ADDIN ZOTERO_ITEM CSL_CITATION {"citationID":"2hF3N2K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B40D9D" w:rsidRPr="00B40D9D">
        <w:rPr>
          <w:vertAlign w:val="superscript"/>
        </w:rPr>
        <w:t>25</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9" w:name="_Toc149309133"/>
      <w:r>
        <w:lastRenderedPageBreak/>
        <w:t>Methods</w:t>
      </w:r>
      <w:bookmarkEnd w:id="39"/>
    </w:p>
    <w:p w14:paraId="377C14BE" w14:textId="32BCEF71" w:rsidR="004E0F54" w:rsidRDefault="000F4924" w:rsidP="000F4924">
      <w:pPr>
        <w:pStyle w:val="Heading2"/>
      </w:pPr>
      <w:bookmarkStart w:id="40" w:name="_Toc149309134"/>
      <w:r>
        <w:t>Data</w:t>
      </w:r>
      <w:bookmarkEnd w:id="40"/>
    </w:p>
    <w:p w14:paraId="52F5E1BF" w14:textId="77777777" w:rsidR="00AD4343" w:rsidRDefault="00AD4343" w:rsidP="00AD4343">
      <w:pPr>
        <w:pStyle w:val="Heading3"/>
        <w:rPr>
          <w:lang w:val="en-US"/>
        </w:rPr>
      </w:pPr>
      <w:bookmarkStart w:id="41" w:name="_Toc149309135"/>
      <w:r w:rsidRPr="00993564">
        <w:rPr>
          <w:lang w:val="en-US"/>
        </w:rPr>
        <w:t>Technical details</w:t>
      </w:r>
      <w:bookmarkEnd w:id="41"/>
    </w:p>
    <w:p w14:paraId="3DE24549" w14:textId="68223AAA"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85426B">
        <w:rPr>
          <w:lang w:val="en-US"/>
        </w:rPr>
        <w:instrText xml:space="preserve"> ADDIN ZOTERO_ITEM CSL_CITATION {"citationID":"NF4o4vWE","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85426B" w:rsidRPr="0085426B">
        <w:rPr>
          <w:vertAlign w:val="superscript"/>
        </w:rPr>
        <w:t>41</w:t>
      </w:r>
      <w:r w:rsidR="0085426B">
        <w:rPr>
          <w:lang w:val="en-US"/>
        </w:rPr>
        <w:fldChar w:fldCharType="end"/>
      </w:r>
      <w:r>
        <w:rPr>
          <w:lang w:val="en-US"/>
        </w:rPr>
        <w:t>. The purpose of the DFT calculations is to evaluate the binding energy of the relevant species in FAOR.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6">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64950D36"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B03586">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42" w:name="_Toc149309136"/>
      <w:r w:rsidRPr="004952F5">
        <w:rPr>
          <w:lang w:val="en-US"/>
        </w:rPr>
        <w:t>High-Entropy Alloy slabs with single adsorbates</w:t>
      </w:r>
      <w:bookmarkEnd w:id="42"/>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43" w:name="_Toc149309137"/>
      <w:r w:rsidRPr="00232A04">
        <w:rPr>
          <w:lang w:val="en-US"/>
        </w:rPr>
        <w:t>High-Entropy Alloy slabs with neighbour-adsorbates</w:t>
      </w:r>
      <w:bookmarkEnd w:id="43"/>
    </w:p>
    <w:p w14:paraId="5B5AE3DF" w14:textId="3BDBBAA1" w:rsidR="00AD4343" w:rsidRPr="00794E4D" w:rsidRDefault="00AD4343" w:rsidP="00AD4343">
      <w:pPr>
        <w:rPr>
          <w:lang w:val="en-US"/>
        </w:rPr>
      </w:pPr>
      <w:r>
        <w:rPr>
          <w:lang w:val="en-US"/>
        </w:rPr>
        <w:t>HEA slabs are made to provide information about how the presence of a neighbouring adsorbate affects the binding energy of an adsorbate. This is relevant in the disproportionation reaction between H + COOH, which leads to CO poisoning. A repelling effect between H and COOH on neighbouring sites could potentially discourage H from adsorbing next to COOH at slightly lower potentials than predicted by single-adsorbate models.</w:t>
      </w:r>
    </w:p>
    <w:p w14:paraId="48E4C824" w14:textId="77777777" w:rsidR="00AD4343" w:rsidRDefault="00AD4343" w:rsidP="00697641">
      <w:pPr>
        <w:pStyle w:val="Heading3"/>
        <w:rPr>
          <w:lang w:val="en-US"/>
        </w:rPr>
      </w:pPr>
      <w:bookmarkStart w:id="44" w:name="_Toc149309138"/>
      <w:r w:rsidRPr="00A64B23">
        <w:rPr>
          <w:lang w:val="en-US"/>
        </w:rPr>
        <w:t>Single-site slabs – Single + Neighbour-adsorbates</w:t>
      </w:r>
      <w:bookmarkEnd w:id="44"/>
    </w:p>
    <w:p w14:paraId="0BDED6A9" w14:textId="77777777" w:rsidR="00AD4343" w:rsidRDefault="00AD4343" w:rsidP="00AD4343">
      <w:pPr>
        <w:rPr>
          <w:lang w:val="en-US"/>
        </w:rPr>
      </w:pPr>
      <w:r w:rsidRPr="00652391">
        <w:rPr>
          <w:lang w:val="en-US"/>
        </w:rPr>
        <w:t>T</w:t>
      </w:r>
      <w:r>
        <w:rPr>
          <w:lang w:val="en-US"/>
        </w:rPr>
        <w:t>he single-site structured slabs contribute with specific training data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7937758" w:rsidR="00AD4343" w:rsidRPr="00901091" w:rsidRDefault="00AD4343" w:rsidP="00AD4343">
      <w:pPr>
        <w:rPr>
          <w:lang w:val="en-US"/>
        </w:rPr>
      </w:pPr>
      <w:r>
        <w:rPr>
          <w:lang w:val="en-US"/>
        </w:rPr>
        <w:t>B metals are Au and Ag. This gives rise to the following stoichiometries (in the 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5" w:name="_Toc149309139"/>
      <w:r w:rsidRPr="0007339A">
        <w:rPr>
          <w:lang w:val="en-US"/>
        </w:rPr>
        <w:t>Single molecule</w:t>
      </w:r>
      <w:bookmarkEnd w:id="45"/>
      <w:r w:rsidR="00901091">
        <w:rPr>
          <w:lang w:val="en-US"/>
        </w:rPr>
        <w:t>s</w:t>
      </w:r>
    </w:p>
    <w:p w14:paraId="52E4F2E2" w14:textId="53AB62EC"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3446B6B2" w14:textId="77777777" w:rsidR="00AD4343" w:rsidRPr="0070795C" w:rsidRDefault="00AD4343" w:rsidP="00334191">
      <w:pPr>
        <w:pStyle w:val="Heading3"/>
        <w:rPr>
          <w:lang w:val="en-US"/>
        </w:rPr>
      </w:pPr>
      <w:bookmarkStart w:id="46" w:name="_Toc149309140"/>
      <w:r w:rsidRPr="003754A9">
        <w:rPr>
          <w:lang w:val="en-US"/>
        </w:rPr>
        <w:t>Calculating binding energies</w:t>
      </w:r>
      <w:bookmarkEnd w:id="46"/>
    </w:p>
    <w:p w14:paraId="17DBA867" w14:textId="77777777" w:rsidR="00AD4343" w:rsidRDefault="00AD4343" w:rsidP="00AD4343">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w:t>
      </w:r>
      <w:r>
        <w:rPr>
          <w:rFonts w:eastAsiaTheme="minorEastAsia"/>
          <w:lang w:val="en-US"/>
        </w:rPr>
        <w:lastRenderedPageBreak/>
        <w:t xml:space="preserve">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60D833CF" w14:textId="77777777" w:rsidR="00AD4343" w:rsidRPr="003754A9" w:rsidRDefault="00000000" w:rsidP="00AD4343">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61487579" w14:textId="77777777" w:rsidR="00AD4343" w:rsidRDefault="00AD4343" w:rsidP="00AD4343">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33CF84AA" w14:textId="77777777" w:rsidR="00AD4343" w:rsidRDefault="00AD4343" w:rsidP="00AD4343">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6F8EF0A6" w14:textId="65D2387A" w:rsidR="00AD4343" w:rsidRPr="00305C65" w:rsidRDefault="00AD4343" w:rsidP="00AD4343">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22E0604" w14:textId="5DC492A6" w:rsidR="000F4924" w:rsidRDefault="000F4924" w:rsidP="000F4924">
      <w:pPr>
        <w:pStyle w:val="Heading2"/>
      </w:pPr>
      <w:bookmarkStart w:id="47" w:name="_Toc149309141"/>
      <w:r>
        <w:t xml:space="preserve">Setting </w:t>
      </w:r>
      <w:r w:rsidR="003649AF">
        <w:t>r</w:t>
      </w:r>
      <w:r>
        <w:t>eference</w:t>
      </w:r>
      <w:r w:rsidR="002C6952">
        <w:t xml:space="preserve"> </w:t>
      </w:r>
      <w:r w:rsidR="003649AF">
        <w:t>e</w:t>
      </w:r>
      <w:r w:rsidR="002C6952">
        <w:t>nergies</w:t>
      </w:r>
      <w:bookmarkEnd w:id="47"/>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77777777" w:rsidR="00305C65" w:rsidRDefault="00305C65" w:rsidP="00C510F3">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77777777"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l</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08E4BF79"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DA5932">
        <w:rPr>
          <w:rFonts w:eastAsiaTheme="minorEastAsia"/>
          <w:lang w:val="en-US"/>
        </w:rPr>
        <w:instrText xml:space="preserve"> ADDIN ZOTERO_ITEM CSL_CITATION {"citationID":"5HmsKkPR","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DA5932" w:rsidRPr="00DA5932">
        <w:rPr>
          <w:vertAlign w:val="superscript"/>
        </w:rPr>
        <w:t>27</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lastRenderedPageBreak/>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91B8937"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215452">
        <w:rPr>
          <w:rFonts w:eastAsiaTheme="minorEastAsia"/>
          <w:lang w:val="en-US"/>
        </w:rPr>
        <w:instrText xml:space="preserve"> ADDIN ZOTERO_ITEM CSL_CITATION {"citationID":"Agb1YfyV","properties":{"formattedCitation":"\\super 27,50\\nosupersub{}","plainCitation":"27,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215452" w:rsidRPr="00215452">
        <w:rPr>
          <w:vertAlign w:val="superscript"/>
        </w:rPr>
        <w:t>27,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539923D"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215452">
        <w:rPr>
          <w:rFonts w:eastAsiaTheme="minorEastAsia"/>
          <w:lang w:val="en-US"/>
        </w:rPr>
        <w:instrText xml:space="preserve"> ADDIN ZOTERO_ITEM CSL_CITATION {"citationID":"kP3Lzhdo","properties":{"formattedCitation":"\\super 27,51\\nosupersub{}","plainCitation":"27,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215452" w:rsidRPr="00215452">
        <w:rPr>
          <w:vertAlign w:val="superscript"/>
        </w:rPr>
        <w:t>27,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77777777"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77777777" w:rsidR="00305C65" w:rsidRPr="00FB7C61" w:rsidRDefault="00000000" w:rsidP="00305C6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77777777" w:rsidR="00305C65" w:rsidRDefault="00305C65" w:rsidP="00305C65">
      <w:pPr>
        <w:rPr>
          <w:rFonts w:eastAsiaTheme="minorEastAsia"/>
          <w:lang w:val="en-US"/>
        </w:rPr>
      </w:pPr>
      <w:r>
        <w:rPr>
          <w:rFonts w:eastAsiaTheme="minorEastAsia"/>
          <w:lang w:val="en-US"/>
        </w:rPr>
        <w:t>The potential-independent, or 0 V,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w:lastRenderedPageBreak/>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3D449EB0" w14:textId="77777777"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 HEA surface with equimolar fractions. Up to 0.11 V only H has negative binding energies. From 0.11 V to 0.30 V, both COOH and H have some sites with negative binding energies, opening the possibility</w:t>
      </w:r>
    </w:p>
    <w:p w14:paraId="0C889630" w14:textId="70C6F306" w:rsidR="00305C65" w:rsidRDefault="00305C65" w:rsidP="00305C65">
      <w:pPr>
        <w:rPr>
          <w:lang w:val="en-US"/>
        </w:rPr>
      </w:pP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32D319B2" w:rsidR="00305C65" w:rsidRDefault="00305C65" w:rsidP="00305C65">
      <w:pPr>
        <w:rPr>
          <w:lang w:val="en-US"/>
        </w:rPr>
      </w:pPr>
      <w:r>
        <w:rPr>
          <w:lang w:val="en-US"/>
        </w:rPr>
        <w:t xml:space="preserve">This means no overlap between H and COOH at any potential, and hence no CO poisoning. The middle point where both H and COOH are the same potential away from adsorbing 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and should be corrected to align with experimental results. Both correction terms for H and COOH are adjusted with the same numeric value and should have the effect that H desorbs at slightly larger voltages and COOH adsorbs at slightly </w:t>
      </w:r>
      <w:r>
        <w:rPr>
          <w:lang w:val="en-US"/>
        </w:rPr>
        <w:lastRenderedPageBreak/>
        <w:t xml:space="preserve">smaller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F62EF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2895087D" w14:textId="061CAD3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3DABF2A4"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77777777" w:rsidR="00305C65" w:rsidRPr="005025E3" w:rsidRDefault="00000000" w:rsidP="00305C65">
      <w:pPr>
        <w:rPr>
          <w:rFonts w:eastAsiaTheme="minorEastAsia"/>
          <w:lang w:val="en-US"/>
        </w:rPr>
      </w:pPr>
      <m:oMathPara>
        <m:oMath>
          <m:sSub>
            <m:sSubPr>
              <m:ctrlPr>
                <w:rPr>
                  <w:rFonts w:ascii="Cambria Math" w:eastAsiaTheme="minorEastAsia" w:hAnsi="Cambria Math"/>
                  <w:i/>
                  <w:lang w:val="en-US"/>
                </w:rPr>
              </m:ctrlPr>
            </m:sSubPr>
            <m:e>
              <m:r>
                <m:rPr>
                  <m:sty m:val="p"/>
                </m:rPr>
                <w:rPr>
                  <w:rFonts w:ascii="Cambria Math" w:eastAsiaTheme="minorEastAsia" w:hAnsi="Cambria Math"/>
                  <w:lang w:val="en-US"/>
                </w:rPr>
                <m:t>Δ</m:t>
              </m:r>
              <m:r>
                <w:rPr>
                  <w:rFonts w:ascii="Cambria Math" w:eastAsiaTheme="minorEastAsia" w:hAnsi="Cambria Math"/>
                  <w:lang w:val="en-US"/>
                </w:rPr>
                <m:t>E</m:t>
              </m:r>
            </m:e>
            <m:sub>
              <m:r>
                <w:rPr>
                  <w:rFonts w:ascii="Cambria Math" w:eastAsiaTheme="minorEastAsia" w:hAnsi="Cambria Math"/>
                  <w:lang w:val="en-US"/>
                </w:rPr>
                <m:t>FAOR,   mod</m:t>
              </m:r>
            </m:sub>
          </m:sSub>
          <m:r>
            <w:rPr>
              <w:rFonts w:ascii="Cambria Math" w:eastAsiaTheme="minorEastAsia" w:hAnsi="Cambria Math"/>
              <w:lang w:val="en-US"/>
            </w:rPr>
            <m:t>=0.29 eV</m:t>
          </m:r>
          <m:r>
            <w:rPr>
              <w:rFonts w:ascii="Cambria Math" w:hAnsi="Cambria Math"/>
              <w:lang w:val="en-US"/>
            </w:rPr>
            <m:t>-0.0676 eV-0.1969 eV=</m:t>
          </m:r>
          <m:r>
            <m:rPr>
              <m:sty m:val="bi"/>
            </m:rPr>
            <w:rPr>
              <w:rFonts w:ascii="Cambria Math" w:hAnsi="Cambria Math"/>
              <w:lang w:val="en-US"/>
            </w:rPr>
            <m:t>0.1824 eV</m:t>
          </m:r>
        </m:oMath>
      </m:oMathPara>
    </w:p>
    <w:p w14:paraId="73526ADD" w14:textId="2D867DC7" w:rsidR="00305C65" w:rsidRPr="005025E3"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UPD</m:t>
                  </m:r>
                </m:sub>
              </m:sSub>
              <m:r>
                <w:rPr>
                  <w:rFonts w:ascii="Cambria Math" w:eastAsiaTheme="minorEastAsia" w:hAnsi="Cambria Math"/>
                  <w:lang w:val="en-US"/>
                </w:rPr>
                <m:t>,   mod</m:t>
              </m:r>
            </m:sub>
          </m:sSub>
          <m:r>
            <w:rPr>
              <w:rFonts w:ascii="Cambria Math" w:eastAsiaTheme="minorEastAsia" w:hAnsi="Cambria Math"/>
              <w:lang w:val="en-US"/>
            </w:rPr>
            <m:t>=</m:t>
          </m:r>
          <m:r>
            <w:rPr>
              <w:rFonts w:ascii="Cambria Math" w:hAnsi="Cambria Math"/>
              <w:lang w:val="en-US"/>
            </w:rPr>
            <m:t>0.20 eV-0.0676 eV+0.1969 eV=</m:t>
          </m:r>
          <m:r>
            <m:rPr>
              <m:sty m:val="bi"/>
            </m:rPr>
            <w:rPr>
              <w:rFonts w:ascii="Cambria Math" w:hAnsi="Cambria Math"/>
              <w:lang w:val="en-US"/>
            </w:rPr>
            <m:t>0.0924 eV</m:t>
          </m:r>
        </m:oMath>
      </m:oMathPara>
    </w:p>
    <w:p w14:paraId="4CA92647" w14:textId="53CDD2E4" w:rsidR="001A5FB2" w:rsidRDefault="00305C65" w:rsidP="001A5FB2">
      <w:pPr>
        <w:rPr>
          <w:lang w:val="en-US"/>
        </w:rPr>
      </w:pPr>
      <w:r>
        <w:rPr>
          <w:rFonts w:eastAsiaTheme="minorEastAsia"/>
          <w:lang w:val="en-US"/>
        </w:rPr>
        <w:t xml:space="preserve">These 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8" w:name="_Toc149309142"/>
      <w:r>
        <w:t>Predicting binding energies</w:t>
      </w:r>
      <w:bookmarkEnd w:id="48"/>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lastRenderedPageBreak/>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9" w:name="_Toc149309143"/>
      <w:r>
        <w:t xml:space="preserve">Simulating </w:t>
      </w:r>
      <w:r w:rsidR="00FE43DA">
        <w:t>s</w:t>
      </w:r>
      <w:r>
        <w:t>urfaces</w:t>
      </w:r>
      <w:bookmarkEnd w:id="49"/>
    </w:p>
    <w:p w14:paraId="79C2C2EC" w14:textId="77777777"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w:t>
      </w:r>
      <w:r>
        <w:rPr>
          <w:lang w:val="en-US"/>
        </w:rPr>
        <w:lastRenderedPageBreak/>
        <w:t>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7">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45531D28"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B03586">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50" w:name="_Toc149309144"/>
      <w:r>
        <w:t xml:space="preserve">Searching for </w:t>
      </w:r>
      <w:r w:rsidR="00FE43DA">
        <w:t>optimal compositions</w:t>
      </w:r>
      <w:bookmarkEnd w:id="50"/>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w:t>
      </w:r>
      <w:r>
        <w:rPr>
          <w:lang w:val="en-US"/>
        </w:rPr>
        <w:lastRenderedPageBreak/>
        <w:t xml:space="preserve">choices can be employed to limit the amount of search space where good catalysts can be found. For example, the composition-space where neither Pt or Pd is present will not be FAOR active until extremely big overpotentials, because Cu, Ag and Au bind COOH weakly. </w:t>
      </w:r>
    </w:p>
    <w:p w14:paraId="682F9F65" w14:textId="75A805A7" w:rsidR="004D4A6A" w:rsidRDefault="004D4A6A" w:rsidP="004D4A6A">
      <w:pPr>
        <w:rPr>
          <w:lang w:val="en-US"/>
        </w:rPr>
      </w:pPr>
      <w:r>
        <w:rPr>
          <w:lang w:val="en-US"/>
        </w:rPr>
        <w:t xml:space="preserve">The search for a good anode catalyst for FAOR should be based on our knowledge about the specific reaction and the limiting factor, the CO-poisoning, as it’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35409623" w14:textId="556F94AC" w:rsidR="004D4A6A" w:rsidRPr="006525F1" w:rsidRDefault="004D4A6A" w:rsidP="004D4A6A">
      <w:pPr>
        <w:rPr>
          <w:rFonts w:eastAsiaTheme="minorEastAsia"/>
          <w:lang w:val="en-US"/>
        </w:rPr>
      </w:pPr>
      <w:r>
        <w:rPr>
          <w:lang w:val="en-US"/>
        </w:rPr>
        <w:t xml:space="preserve">There are several different parameters to optimize in this scenario. The efficiency describes the energy harvestable from  which scales with the open-circuit current and increases towards smaller anode potentials vs RHE. Activity, which is the number of oxidated formic acids per site per time unit, and activity  is theoretically 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roughly speaking describing how many electrons are produced per site per time unit, and the open-circuit current, which describes the work each electron produced can do in. The product of those two represent a per-site power measure. </w:t>
      </w:r>
    </w:p>
    <w:p w14:paraId="09CC81A7" w14:textId="77777777" w:rsidR="004D4A6A" w:rsidRDefault="004D4A6A" w:rsidP="004D4A6A">
      <w:pPr>
        <w:rPr>
          <w:lang w:val="en-US"/>
        </w:rPr>
      </w:pPr>
      <w:r>
        <w:rPr>
          <w:lang w:val="en-US"/>
        </w:rPr>
        <w:t xml:space="preserve">Depending on the application for the fuel cell, the main priority may be efficiency or power, which potentially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 meaning lower potentials will barely be able to facilitate FAOR. The upper bound is set to 0.35 V because a pure Pt catalyst can facilitate FAOR without experiencing CO-poisoning. Hence, the interesting area, where possibly new promising HEA catalysts can be found. </w:t>
      </w:r>
      <w:r>
        <w:rPr>
          <w:rFonts w:eastAsiaTheme="minorEastAsia"/>
          <w:lang w:val="en-US"/>
        </w:rPr>
        <w:t>Several “optimal” catalysts can then be imagined for different potentials. A very high-powered anode catalyst at an overpotential. A very efficient anode catalyst with a great open-circuit potential</w:t>
      </w:r>
      <w:r>
        <w:rPr>
          <w:lang w:val="en-US"/>
        </w:rPr>
        <w:t xml:space="preserve">, but </w:t>
      </w:r>
      <w:r>
        <w:rPr>
          <w:rFonts w:eastAsiaTheme="minorEastAsia"/>
          <w:lang w:val="en-US"/>
        </w:rPr>
        <w:t>a very low activity and hence power.</w:t>
      </w:r>
    </w:p>
    <w:p w14:paraId="05969B58" w14:textId="77777777" w:rsidR="004D4A6A" w:rsidRDefault="004D4A6A" w:rsidP="004D4A6A">
      <w:pPr>
        <w:rPr>
          <w:lang w:val="en-US"/>
        </w:rPr>
      </w:pPr>
    </w:p>
    <w:p w14:paraId="7DD230DE" w14:textId="77777777" w:rsidR="004D4A6A" w:rsidRDefault="004D4A6A" w:rsidP="004D4A6A">
      <w:pPr>
        <w:rPr>
          <w:lang w:val="en-US"/>
        </w:rPr>
      </w:pPr>
    </w:p>
    <w:p w14:paraId="03A9B3CE" w14:textId="77777777" w:rsidR="004D4A6A" w:rsidRDefault="004D4A6A" w:rsidP="004D4A6A">
      <w:pPr>
        <w:rPr>
          <w:lang w:val="en-US"/>
        </w:rPr>
      </w:pPr>
    </w:p>
    <w:p w14:paraId="2063A2C1" w14:textId="77777777" w:rsidR="004D4A6A" w:rsidRDefault="004D4A6A" w:rsidP="004D4A6A">
      <w:pPr>
        <w:rPr>
          <w:lang w:val="en-US"/>
        </w:rPr>
      </w:pPr>
    </w:p>
    <w:p w14:paraId="29679371" w14:textId="77777777" w:rsidR="004D4A6A" w:rsidRDefault="004D4A6A" w:rsidP="004D4A6A">
      <w:pPr>
        <w:rPr>
          <w:lang w:val="en-US"/>
        </w:rPr>
      </w:pPr>
    </w:p>
    <w:p w14:paraId="05901AEA" w14:textId="77777777" w:rsidR="004D4A6A" w:rsidRDefault="004D4A6A" w:rsidP="004D4A6A">
      <w:pPr>
        <w:rPr>
          <w:lang w:val="en-US"/>
        </w:rPr>
      </w:pPr>
    </w:p>
    <w:p w14:paraId="046533B7" w14:textId="77777777" w:rsidR="004D4A6A" w:rsidRPr="00022C37" w:rsidRDefault="004D4A6A" w:rsidP="004D4A6A">
      <w:pPr>
        <w:rPr>
          <w:lang w:val="en-US"/>
        </w:rPr>
      </w:pPr>
      <w:r>
        <w:rPr>
          <w:b/>
          <w:bCs/>
          <w:i/>
          <w:iCs/>
          <w:lang w:val="en-US"/>
        </w:rPr>
        <w:lastRenderedPageBreak/>
        <w:t>Brute-force search</w:t>
      </w:r>
    </w:p>
    <w:p w14:paraId="397DA981" w14:textId="77777777" w:rsidR="004D4A6A" w:rsidRDefault="004D4A6A" w:rsidP="004D4A6A">
      <w:pPr>
        <w:rPr>
          <w:lang w:val="en-US"/>
        </w:rPr>
      </w:pPr>
      <w:r>
        <w:rPr>
          <w:lang w:val="en-US"/>
        </w:rPr>
        <w:t>A brute-force approach is applied in this project,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7589AE9F"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6525F1">
        <w:rPr>
          <w:lang w:val="en-US"/>
        </w:rPr>
        <w:instrText xml:space="preserve"> ADDIN ZOTERO_ITEM CSL_CITATION {"citationID":"1UaXCXz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6525F1" w:rsidRPr="006525F1">
        <w:rPr>
          <w:vertAlign w:val="superscript"/>
        </w:rPr>
        <w:t>25</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51" w:name="_Toc149309145"/>
      <w:r>
        <w:rPr>
          <w:lang w:val="en-US"/>
        </w:rPr>
        <w:t>Optimization criteria</w:t>
      </w:r>
      <w:bookmarkEnd w:id="51"/>
    </w:p>
    <w:p w14:paraId="0367F72D" w14:textId="77777777" w:rsidR="004D4A6A" w:rsidRDefault="004D4A6A" w:rsidP="004D4A6A">
      <w:pPr>
        <w:rPr>
          <w:lang w:val="en-US"/>
        </w:rPr>
      </w:pPr>
      <w:r>
        <w:rPr>
          <w:lang w:val="en-US"/>
        </w:rPr>
        <w:t>The goal of the descriptor used as an optimization criterion is, that it models the activity of the direct FAOR pathway accurately while also accounting for CO-poisoning from the disproportionation reaction, which is hypothesized to have the ability to block the activity of on-top sites. The two descriptors suggested are based on only the COOH and H binding energies.</w:t>
      </w:r>
    </w:p>
    <w:p w14:paraId="46823B0F" w14:textId="77777777" w:rsidR="004D4A6A" w:rsidRDefault="004D4A6A" w:rsidP="004D4A6A">
      <w:pPr>
        <w:rPr>
          <w:lang w:val="en-US"/>
        </w:rPr>
      </w:pPr>
    </w:p>
    <w:p w14:paraId="35D11CC5" w14:textId="188DCE90" w:rsidR="004D4A6A" w:rsidRDefault="004D4A6A" w:rsidP="004D4A6A">
      <w:pPr>
        <w:rPr>
          <w:lang w:val="en-US"/>
        </w:rPr>
      </w:pPr>
      <w:r>
        <w:rPr>
          <w:lang w:val="en-US"/>
        </w:rPr>
        <w:t>A simple model for the CO-poisoning is a blocking scheme, where the activity of an on-top site is assumed to be zero due to CO-poisoning if the adsorption energy of an H in one of the three neighbouring FCC hollow sites is negative.</w:t>
      </w:r>
    </w:p>
    <w:p w14:paraId="32497A3F" w14:textId="63AD9FE6" w:rsidR="004D4A6A" w:rsidRDefault="004D4A6A" w:rsidP="004D4A6A">
      <w:pPr>
        <w:rPr>
          <w:lang w:val="en-US"/>
        </w:rPr>
      </w:pPr>
      <w:r>
        <w:rPr>
          <w:lang w:val="en-US"/>
        </w:rPr>
        <w:lastRenderedPageBreak/>
        <w:t>Then, the per-site current density of the two-step FAOR reaction of the remaining, un-poisoned sites could then be estimated with the following equations:</w:t>
      </w:r>
      <w:r w:rsidR="005210D3">
        <w:rPr>
          <w:lang w:val="en-US"/>
        </w:rPr>
        <w:t xml:space="preserve"> (TJEK – redundant?)</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77777777"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547DCF60" w14:textId="61AA0C36" w:rsidR="004D4A6A"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p>
    <w:p w14:paraId="798983DE" w14:textId="77777777" w:rsidR="004D4A6A" w:rsidRDefault="004D4A6A" w:rsidP="004D4A6A">
      <w:pPr>
        <w:rPr>
          <w:rFonts w:eastAsiaTheme="minorEastAsia"/>
          <w:lang w:val="en-US"/>
        </w:rPr>
      </w:pP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bound formate, and if COOH binds too strongly will the energy increase from bound format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Based on the thermal corrections and additional corrections, no HEA of Pt, Pd, Cu, Ag, and Au can bind COOH stronger than the optimal value, and hence, if COOH is projected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 xml:space="preserve">Whereafter, the Koutecký-Levich equation and an averaging over all sites is employed to achieve a per-site current density for the whole simulated surface. This descriptor does not </w:t>
      </w:r>
      <w:r>
        <w:rPr>
          <w:rFonts w:eastAsiaTheme="minorEastAsia"/>
          <w:lang w:val="en-US"/>
        </w:rPr>
        <w:lastRenderedPageBreak/>
        <w:t>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52" w:name="_Toc149309146"/>
      <w:r>
        <w:t>Results</w:t>
      </w:r>
      <w:bookmarkEnd w:id="52"/>
    </w:p>
    <w:p w14:paraId="23635802" w14:textId="23F22439" w:rsidR="00320469" w:rsidRDefault="00EF5EA8" w:rsidP="00EF5EA8">
      <w:pPr>
        <w:pStyle w:val="Heading2"/>
      </w:pPr>
      <w:bookmarkStart w:id="53" w:name="_Toc149309147"/>
      <w:r>
        <w:t>Training binding energy models</w:t>
      </w:r>
      <w:bookmarkEnd w:id="53"/>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5AFB64C5" w:rsidR="00675371" w:rsidRDefault="00675371" w:rsidP="00675371">
      <w:pPr>
        <w:rPr>
          <w:lang w:val="en-US"/>
        </w:rPr>
      </w:pPr>
      <w:r>
        <w:rPr>
          <w:lang w:val="en-US"/>
        </w:rPr>
        <w:t xml:space="preserve">A standard 80/10/10 split between training data, validation data and test data was used for training all models. The models trained on two separate sets of data had both data sets split into </w:t>
      </w:r>
      <w:r>
        <w:rPr>
          <w:lang w:val="en-US"/>
        </w:rPr>
        <w:lastRenderedPageBreak/>
        <w:t xml:space="preserve">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8">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29F7D401"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B03586">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77777777" w:rsidR="00675371" w:rsidRDefault="00675371" w:rsidP="00675371">
      <w:pPr>
        <w:rPr>
          <w:lang w:val="en-US"/>
        </w:rPr>
      </w:pPr>
      <w:r w:rsidRPr="00174B1B">
        <w:t>The mean absolute errors (MAE) of the separate H and COOH models</w:t>
      </w:r>
      <w:r>
        <w:rPr>
          <w:lang w:val="en-US"/>
        </w:rPr>
        <w:t xml:space="preserve"> are 0.056 eV and 0.051 eV, respectively, which is decently small, and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54" w:name="_Toc149309148"/>
      <w:r>
        <w:t>Applying the models on simulated surfaces</w:t>
      </w:r>
      <w:bookmarkEnd w:id="54"/>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9"/>
                    <a:stretch>
                      <a:fillRect/>
                    </a:stretch>
                  </pic:blipFill>
                  <pic:spPr>
                    <a:xfrm>
                      <a:off x="0" y="0"/>
                      <a:ext cx="5731088" cy="3314064"/>
                    </a:xfrm>
                    <a:prstGeom prst="rect">
                      <a:avLst/>
                    </a:prstGeom>
                  </pic:spPr>
                </pic:pic>
              </a:graphicData>
            </a:graphic>
          </wp:inline>
        </w:drawing>
      </w:r>
    </w:p>
    <w:p w14:paraId="3CF9CCC5" w14:textId="231C5CE1"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B03586">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DD48D3">
        <w:instrText xml:space="preserve"> ADDIN ZOTERO_ITEM CSL_CITATION {"citationID":"LB0D3198","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20"/>
                    <a:stretch>
                      <a:fillRect/>
                    </a:stretch>
                  </pic:blipFill>
                  <pic:spPr>
                    <a:xfrm>
                      <a:off x="0" y="0"/>
                      <a:ext cx="5731088" cy="3314064"/>
                    </a:xfrm>
                    <a:prstGeom prst="rect">
                      <a:avLst/>
                    </a:prstGeom>
                  </pic:spPr>
                </pic:pic>
              </a:graphicData>
            </a:graphic>
          </wp:inline>
        </w:drawing>
      </w:r>
    </w:p>
    <w:p w14:paraId="1CA68F4B" w14:textId="168C5BFF"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B03586">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DD48D3">
        <w:instrText xml:space="preserve"> ADDIN ZOTERO_ITEM CSL_CITATION {"citationID":"JK6q5o4o","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21"/>
                    <a:stretch>
                      <a:fillRect/>
                    </a:stretch>
                  </pic:blipFill>
                  <pic:spPr>
                    <a:xfrm>
                      <a:off x="0" y="0"/>
                      <a:ext cx="5614640" cy="3246727"/>
                    </a:xfrm>
                    <a:prstGeom prst="rect">
                      <a:avLst/>
                    </a:prstGeom>
                  </pic:spPr>
                </pic:pic>
              </a:graphicData>
            </a:graphic>
          </wp:inline>
        </w:drawing>
      </w:r>
    </w:p>
    <w:p w14:paraId="3CDBBB15" w14:textId="57901D65"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DD48D3">
        <w:instrText xml:space="preserve"> ADDIN ZOTERO_ITEM CSL_CITATION {"citationID":"R4Tt45Yz","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2"/>
                    <a:stretch>
                      <a:fillRect/>
                    </a:stretch>
                  </pic:blipFill>
                  <pic:spPr>
                    <a:xfrm>
                      <a:off x="0" y="0"/>
                      <a:ext cx="3303066" cy="3201172"/>
                    </a:xfrm>
                    <a:prstGeom prst="rect">
                      <a:avLst/>
                    </a:prstGeom>
                  </pic:spPr>
                </pic:pic>
              </a:graphicData>
            </a:graphic>
          </wp:inline>
        </w:drawing>
      </w:r>
    </w:p>
    <w:p w14:paraId="2BF492B5" w14:textId="5F4CDB1A"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B03586">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6DD3DC5D"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node vs RHE</m:t>
            </m:r>
          </m:sub>
        </m:sSub>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DD48D3">
        <w:instrText xml:space="preserve"> ADDIN ZOTERO_ITEM CSL_CITATION {"citationID":"bNhRPAG8","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vertAlign w:val="superscript"/>
        </w:rPr>
        <w:t>27</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3"/>
                    <a:stretch>
                      <a:fillRect/>
                    </a:stretch>
                  </pic:blipFill>
                  <pic:spPr>
                    <a:xfrm>
                      <a:off x="0" y="0"/>
                      <a:ext cx="5731507" cy="1851818"/>
                    </a:xfrm>
                    <a:prstGeom prst="rect">
                      <a:avLst/>
                    </a:prstGeom>
                  </pic:spPr>
                </pic:pic>
              </a:graphicData>
            </a:graphic>
          </wp:inline>
        </w:drawing>
      </w:r>
    </w:p>
    <w:p w14:paraId="5AB0CA73" w14:textId="3D2E5592"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3B83E3C"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553A3E">
        <w:rPr>
          <w:lang w:val="en-US"/>
        </w:rPr>
        <w:t xml:space="preserve"> term,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 and to the right of the lin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5" w:name="_Toc149309149"/>
      <w:r>
        <w:t xml:space="preserve">Binding energies given neighbouring </w:t>
      </w:r>
      <w:proofErr w:type="gramStart"/>
      <w:r>
        <w:t>adsorbates</w:t>
      </w:r>
      <w:bookmarkEnd w:id="55"/>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4"/>
                    <a:stretch>
                      <a:fillRect/>
                    </a:stretch>
                  </pic:blipFill>
                  <pic:spPr>
                    <a:xfrm>
                      <a:off x="0" y="0"/>
                      <a:ext cx="3724469" cy="3565383"/>
                    </a:xfrm>
                    <a:prstGeom prst="rect">
                      <a:avLst/>
                    </a:prstGeom>
                  </pic:spPr>
                </pic:pic>
              </a:graphicData>
            </a:graphic>
          </wp:inline>
        </w:drawing>
      </w:r>
    </w:p>
    <w:p w14:paraId="5FE304BD" w14:textId="76EE1136"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B03586">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041E7C3A"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platinum, palladium and silver, the difference is </w:t>
      </w:r>
      <m:oMath>
        <m:r>
          <w:rPr>
            <w:rFonts w:ascii="Cambria Math" w:eastAsiaTheme="minorEastAsia" w:hAnsi="Cambria Math"/>
            <w:lang w:val="en-US"/>
          </w:rPr>
          <m:t>+0.14 eV</m:t>
        </m:r>
      </m:oMath>
      <w:r>
        <w:rPr>
          <w:rFonts w:eastAsiaTheme="minorEastAsia"/>
          <w:lang w:val="en-US"/>
        </w:rPr>
        <w:t xml:space="preserve">, while copper has an average difference of </w:t>
      </w:r>
      <m:oMath>
        <m:r>
          <w:rPr>
            <w:rFonts w:ascii="Cambria Math" w:eastAsiaTheme="minorEastAsia" w:hAnsi="Cambria Math"/>
            <w:lang w:val="en-US"/>
          </w:rPr>
          <m:t>+0.37 eV</m:t>
        </m:r>
      </m:oMath>
      <w:r>
        <w:rPr>
          <w:rFonts w:eastAsiaTheme="minorEastAsia"/>
          <w:lang w:val="en-US"/>
        </w:rPr>
        <w:t xml:space="preserve"> and gold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w:t>
      </w:r>
      <w:r>
        <w:rPr>
          <w:rFonts w:eastAsiaTheme="minorEastAsia"/>
          <w:lang w:val="en-US"/>
        </w:rPr>
        <w:lastRenderedPageBreak/>
        <w:t>energy of COOH, when COOH adsorbs onto an on-top site with gold and copper than platinum, palladium, and silver.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5"/>
                    <a:stretch>
                      <a:fillRect/>
                    </a:stretch>
                  </pic:blipFill>
                  <pic:spPr>
                    <a:xfrm>
                      <a:off x="0" y="0"/>
                      <a:ext cx="4211692" cy="4071303"/>
                    </a:xfrm>
                    <a:prstGeom prst="rect">
                      <a:avLst/>
                    </a:prstGeom>
                  </pic:spPr>
                </pic:pic>
              </a:graphicData>
            </a:graphic>
          </wp:inline>
        </w:drawing>
      </w:r>
    </w:p>
    <w:p w14:paraId="56F63FB3" w14:textId="3F15F54C"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B03586">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2F0BDF14" w14:textId="1E2FB88A" w:rsidR="00012314" w:rsidRDefault="00012314" w:rsidP="00012314">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xml:space="preserve">, differences in binding energies between sites with the presence of different metals can be seen, although the </w:t>
      </w:r>
      <w:r w:rsidR="000F3D26">
        <w:rPr>
          <w:lang w:val="en-US"/>
        </w:rPr>
        <w:t>difference</w:t>
      </w:r>
      <w:r>
        <w:rPr>
          <w:lang w:val="en-US"/>
        </w:rPr>
        <w:t xml:space="preserve"> </w:t>
      </w:r>
      <w:r w:rsidR="00A20D1C">
        <w:rPr>
          <w:lang w:val="en-US"/>
        </w:rPr>
        <w:t>for each metal is</w:t>
      </w:r>
      <w:r>
        <w:rPr>
          <w:lang w:val="en-US"/>
        </w:rPr>
        <w:t xml:space="preserve"> much less distinct than for on-top site binding energies.</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p>
    <w:p w14:paraId="276C05FE" w14:textId="77777777" w:rsidR="005321DA" w:rsidRPr="00A20D1C" w:rsidRDefault="005321DA" w:rsidP="00012314"/>
    <w:p w14:paraId="130910B2" w14:textId="6A459ACF" w:rsidR="00B45157" w:rsidRPr="007661C3" w:rsidRDefault="00012314" w:rsidP="00012314">
      <w:pPr>
        <w:rPr>
          <w:lang w:val="en-US"/>
        </w:rPr>
      </w:pPr>
      <w:r>
        <w:rPr>
          <w:lang w:val="en-US"/>
        </w:rPr>
        <w:t xml:space="preserve">Same difference when adding an H next to a COOH and the opposite, adding a COOH next to an H. Maybe logic would suggest COOH as neighbour would cause more </w:t>
      </w:r>
      <w:proofErr w:type="gramStart"/>
      <w:r>
        <w:rPr>
          <w:lang w:val="en-US"/>
        </w:rPr>
        <w:t>diff</w:t>
      </w:r>
      <w:proofErr w:type="gramEnd"/>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of -0.24 eV is very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would be reachable without H adsorbing next to COOH and resulting in CO-poisoning. Though on-top sites may not always be occupied</w:t>
      </w:r>
      <w:r w:rsidR="009F3E2D">
        <w:rPr>
          <w:lang w:val="en-US"/>
        </w:rPr>
        <w:t>, at which point H could adsorb with its single-adsorbate energy again</w:t>
      </w:r>
      <w:r w:rsidR="0086415B">
        <w:rPr>
          <w:lang w:val="en-US"/>
        </w:rPr>
        <w:t>, so it might not be permanen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473F75">
        <w:rPr>
          <w:lang w:val="en-US"/>
        </w:rPr>
        <w:t>.</w:t>
      </w:r>
    </w:p>
    <w:p w14:paraId="38611CD6" w14:textId="50D644C3" w:rsidR="00BF405A" w:rsidRDefault="000A5668" w:rsidP="00BF405A">
      <w:pPr>
        <w:pStyle w:val="Heading2"/>
      </w:pPr>
      <w:bookmarkStart w:id="56" w:name="_Toc149309150"/>
      <w:r>
        <w:t>Applying the models to single-site structures</w:t>
      </w:r>
      <w:bookmarkEnd w:id="56"/>
    </w:p>
    <w:p w14:paraId="1D463567" w14:textId="649B5476"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performance</w:t>
      </w:r>
      <w:r>
        <w:rPr>
          <w:lang w:val="en-US"/>
        </w:rPr>
        <w:t>, that in a way defies the scaling relations</w:t>
      </w:r>
      <w:r w:rsidR="006B16A0">
        <w:rPr>
          <w:lang w:val="en-US"/>
        </w:rPr>
        <w:t xml:space="preserv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6"/>
                    <a:stretch>
                      <a:fillRect/>
                    </a:stretch>
                  </pic:blipFill>
                  <pic:spPr>
                    <a:xfrm>
                      <a:off x="0" y="0"/>
                      <a:ext cx="3713704" cy="3599143"/>
                    </a:xfrm>
                    <a:prstGeom prst="rect">
                      <a:avLst/>
                    </a:prstGeom>
                  </pic:spPr>
                </pic:pic>
              </a:graphicData>
            </a:graphic>
          </wp:inline>
        </w:drawing>
      </w:r>
    </w:p>
    <w:p w14:paraId="7F71A5D0" w14:textId="527E0BDD"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B03586">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2DAFBF2D"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scaling-relation defying H binding energies. </w:t>
      </w:r>
      <w:r w:rsidR="00166555">
        <w:t>This can be seen for both PtAg, PtCu and partly PtAu.</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7"/>
                    <a:stretch>
                      <a:fillRect/>
                    </a:stretch>
                  </pic:blipFill>
                  <pic:spPr>
                    <a:xfrm>
                      <a:off x="0" y="0"/>
                      <a:ext cx="5731232" cy="2735579"/>
                    </a:xfrm>
                    <a:prstGeom prst="rect">
                      <a:avLst/>
                    </a:prstGeom>
                  </pic:spPr>
                </pic:pic>
              </a:graphicData>
            </a:graphic>
          </wp:inline>
        </w:drawing>
      </w:r>
    </w:p>
    <w:p w14:paraId="42841E82" w14:textId="400D76F8"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B03586">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343D0EDA"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it’ll be found in a brute-force search through all molar fractions with some step-size</w:t>
      </w:r>
      <w:r w:rsidR="00BE1C41">
        <w:rPr>
          <w:lang w:val="en-US"/>
        </w:rPr>
        <w:t>.</w:t>
      </w:r>
    </w:p>
    <w:p w14:paraId="0A9224C4" w14:textId="7729F219" w:rsidR="00B50EBC" w:rsidRDefault="00B50EBC" w:rsidP="00B50EBC">
      <w:pPr>
        <w:pStyle w:val="Heading2"/>
      </w:pPr>
      <w:bookmarkStart w:id="57" w:name="_Toc149309151"/>
      <w:r>
        <w:t>Searching for optimal HEA compositions</w:t>
      </w:r>
      <w:r w:rsidR="009B31E3">
        <w:t xml:space="preserve"> at different potentials</w:t>
      </w:r>
      <w:bookmarkEnd w:id="57"/>
    </w:p>
    <w:p w14:paraId="51E08DEB" w14:textId="36E6D324"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2F556F">
        <w:rPr>
          <w:lang w:val="en-US"/>
        </w:rPr>
        <w:t xml:space="preserve">10%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 xml:space="preserve">using the binding energies of COOH and </w:t>
      </w:r>
      <w:proofErr w:type="spellStart"/>
      <w:r w:rsidR="00F0383F">
        <w:rPr>
          <w:lang w:val="en-US"/>
        </w:rPr>
        <w:t xml:space="preserve">H </w:t>
      </w:r>
      <w:r w:rsidR="008A64CA">
        <w:rPr>
          <w:lang w:val="en-US"/>
        </w:rPr>
        <w:t>as</w:t>
      </w:r>
      <w:proofErr w:type="spellEnd"/>
      <w:r w:rsidR="008A64CA">
        <w:rPr>
          <w:lang w:val="en-US"/>
        </w:rPr>
        <w:t xml:space="preserve">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8"/>
                    <a:stretch>
                      <a:fillRect/>
                    </a:stretch>
                  </pic:blipFill>
                  <pic:spPr>
                    <a:xfrm>
                      <a:off x="0" y="0"/>
                      <a:ext cx="5731510" cy="3796626"/>
                    </a:xfrm>
                    <a:prstGeom prst="rect">
                      <a:avLst/>
                    </a:prstGeom>
                  </pic:spPr>
                </pic:pic>
              </a:graphicData>
            </a:graphic>
          </wp:inline>
        </w:drawing>
      </w:r>
    </w:p>
    <w:p w14:paraId="622B2EC7" w14:textId="79D4B7F5"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B03586">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6B6B77F4"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composition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in the optimistic scenario. </w:t>
      </w:r>
      <w:r w:rsidR="00C57532">
        <w:t xml:space="preserve">From 0.30 V 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proofErr w:type="spellStart"/>
      <w:r w:rsidR="00CE2BE4">
        <w:t>tradeoff</w:t>
      </w:r>
      <w:proofErr w:type="spellEnd"/>
      <w:r w:rsidR="00CE2BE4">
        <w:t xml:space="preserve"> between power and efficiency, as no molar fraction possesses superior power and efficiency. </w:t>
      </w:r>
      <w:r w:rsidR="00960F20">
        <w:t xml:space="preserve">Four potentials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9"/>
                    <a:stretch>
                      <a:fillRect/>
                    </a:stretch>
                  </pic:blipFill>
                  <pic:spPr>
                    <a:xfrm>
                      <a:off x="0" y="0"/>
                      <a:ext cx="5731509" cy="7500313"/>
                    </a:xfrm>
                    <a:prstGeom prst="rect">
                      <a:avLst/>
                    </a:prstGeom>
                  </pic:spPr>
                </pic:pic>
              </a:graphicData>
            </a:graphic>
          </wp:inline>
        </w:drawing>
      </w:r>
    </w:p>
    <w:p w14:paraId="3ABAB0EA" w14:textId="67CD76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B03586">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4DF95772" w14:textId="2BA9F362" w:rsidR="007D0631"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Common for all the newly found best molar fractions is, that they only improve their power per site on the third decimal compared to those found with a 10% molar fraction.</w:t>
      </w:r>
    </w:p>
    <w:p w14:paraId="6AD39FAA" w14:textId="4970F81A" w:rsidR="00F10848" w:rsidRDefault="00F10848" w:rsidP="00D145FD">
      <w:r>
        <w:t xml:space="preserve">In 1a, the brute-force </w:t>
      </w:r>
      <w:r w:rsidR="00902742">
        <w:t xml:space="preserve">search </w:t>
      </w:r>
      <w:r>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407FE4F"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n’t poison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w:t>
      </w:r>
      <w:r w:rsidR="00ED5749">
        <w:lastRenderedPageBreak/>
        <w:t xml:space="preserve">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8" w:name="_Toc149309152"/>
      <w:r>
        <w:t xml:space="preserve">Searching for the best </w:t>
      </w:r>
      <w:r w:rsidR="005C0102">
        <w:t>single-site structured surfaces at different potentials</w:t>
      </w:r>
      <w:bookmarkEnd w:id="58"/>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30"/>
                    <a:stretch>
                      <a:fillRect/>
                    </a:stretch>
                  </pic:blipFill>
                  <pic:spPr>
                    <a:xfrm>
                      <a:off x="0" y="0"/>
                      <a:ext cx="4210804" cy="8069393"/>
                    </a:xfrm>
                    <a:prstGeom prst="rect">
                      <a:avLst/>
                    </a:prstGeom>
                  </pic:spPr>
                </pic:pic>
              </a:graphicData>
            </a:graphic>
          </wp:inline>
        </w:drawing>
      </w:r>
    </w:p>
    <w:p w14:paraId="6C7B1584" w14:textId="74C6D893"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B03586">
        <w:rPr>
          <w:noProof/>
        </w:rPr>
        <w:t>23</w:t>
      </w:r>
      <w:r>
        <w:fldChar w:fldCharType="end"/>
      </w:r>
      <w:r>
        <w:t xml:space="preserve"> </w:t>
      </w:r>
      <w:r w:rsidR="008E4A85">
        <w:t>–</w:t>
      </w:r>
      <w:r>
        <w:t xml:space="preserve"> </w:t>
      </w:r>
      <w:r w:rsidR="001559B0">
        <w:t xml:space="preserve">The predicted binding energies of COOH and H </w:t>
      </w:r>
      <w:r w:rsidR="00A30EBB">
        <w:t xml:space="preserve">on the optimal single-site structured surfaces at each of the four select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r>
        <w:rPr>
          <w:lang w:val="en-US"/>
        </w:rPr>
        <w:t>Comparing optimal HEA surfaces with single-site surfaces</w:t>
      </w:r>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9" w:name="_Toc149309153"/>
      <w:r>
        <w:t>Discussion</w:t>
      </w:r>
      <w:bookmarkEnd w:id="59"/>
    </w:p>
    <w:p w14:paraId="58A9DA0A" w14:textId="04AFCC72" w:rsidR="00D145FD" w:rsidRDefault="00C7677D" w:rsidP="00D145FD">
      <w:r>
        <w:t>Reliable/trustworthy models that account for the presence of neighbouring adsorbates built into other methods that model the CO-poisoning. If there is even a small effect from neighbouring adsorbates, it could have an impact on the possibilities for high-effi</w:t>
      </w:r>
      <w:r w:rsidR="00A44EE3">
        <w:t>ci</w:t>
      </w:r>
      <w:r>
        <w:t>ency catalysts</w:t>
      </w:r>
      <w:r w:rsidR="007F73C6">
        <w:t>.</w:t>
      </w:r>
    </w:p>
    <w:p w14:paraId="567824C5" w14:textId="77777777" w:rsidR="00AF4037" w:rsidRDefault="00AF4037" w:rsidP="00D145FD"/>
    <w:p w14:paraId="3763645E" w14:textId="0FB1CD2D" w:rsidR="00AF4037" w:rsidRDefault="00AF4037" w:rsidP="00D145FD">
      <w:r>
        <w:t xml:space="preserve">Even with an ordered top layer, there is still a good bit of variance </w:t>
      </w:r>
      <w:r w:rsidR="008B39EC">
        <w:t xml:space="preserve">in the energies, a more extreme step would be a total search through all structures that include special ordering of the </w:t>
      </w:r>
      <w:r w:rsidR="004365C9">
        <w:t xml:space="preserve">two layers under the top layer. </w:t>
      </w:r>
      <w:r w:rsidR="00951DC0">
        <w:t>Maybe even more tailor-made surfaces could be made, that guarantee an even larger portion of sites with good binding energies for COOH and unfeasible binding energies for H.</w:t>
      </w:r>
    </w:p>
    <w:p w14:paraId="5E0A8163" w14:textId="77777777" w:rsidR="001F2252" w:rsidRDefault="001F2252" w:rsidP="00D145FD"/>
    <w:p w14:paraId="6A4B42FE" w14:textId="723D53D0" w:rsidR="001F2252" w:rsidRDefault="001F2252" w:rsidP="00C145D2">
      <w:r>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p>
    <w:p w14:paraId="5B701475" w14:textId="6CE3961B" w:rsidR="00710318" w:rsidRDefault="00710318" w:rsidP="00C145D2"/>
    <w:p w14:paraId="62C69141" w14:textId="7281E4DF" w:rsidR="00710318" w:rsidRDefault="00710318" w:rsidP="00C145D2">
      <w:r>
        <w:lastRenderedPageBreak/>
        <w:t xml:space="preserve">An in-depth analysis of the local environment in sites predicted to have the perfect binding energies that bind COOH at small overpotentials, while having positive H binding energies at the same potential. </w:t>
      </w:r>
      <w:r w:rsidR="00DF40BA">
        <w:t>Understanding those conditions could provide new descriptors to optimize in order to find better CO-resistant catalysts.</w:t>
      </w:r>
    </w:p>
    <w:p w14:paraId="237C3935" w14:textId="4670A612" w:rsidR="009804F0" w:rsidRDefault="009804F0" w:rsidP="00C145D2">
      <w:proofErr w:type="gramStart"/>
      <w:r>
        <w:t>Unfortunately</w:t>
      </w:r>
      <w:proofErr w:type="gramEnd"/>
      <w:r>
        <w:t xml:space="preserve"> too few low binding energies for COOH, which would be required for extremely low</w:t>
      </w:r>
    </w:p>
    <w:p w14:paraId="12A6201C" w14:textId="38275AAB" w:rsidR="00EE40DB" w:rsidRDefault="00EE40DB" w:rsidP="00C145D2">
      <w:r>
        <w:t xml:space="preserve">The price for higher efficiencies </w:t>
      </w:r>
      <w:r w:rsidR="000E39A4">
        <w:t xml:space="preserve">is really expensive in power. </w:t>
      </w:r>
    </w:p>
    <w:p w14:paraId="3B5CF249" w14:textId="2FD02437" w:rsidR="00C04B35" w:rsidRDefault="00C04B35" w:rsidP="00C145D2">
      <w:r>
        <w:t xml:space="preserve">What makes perfect (decent activity at the absolute optimal anode potential) FAOR impossible currently </w:t>
      </w:r>
      <w:r w:rsidR="00B33ED0">
        <w:t xml:space="preserve">is the lack of metals that bind </w:t>
      </w:r>
      <w:r w:rsidR="002802C8">
        <w:t xml:space="preserve">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5802E0">
        <w:t xml:space="preserve">, while currently the strongest binding site in an equimolar HEA </w:t>
      </w:r>
      <w:r w:rsidR="00ED648B">
        <w:t xml:space="preserve">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4414CC">
        <w:t xml:space="preserve">. </w:t>
      </w:r>
    </w:p>
    <w:p w14:paraId="1210AB14" w14:textId="154C5EFE" w:rsidR="00C04B35" w:rsidRDefault="00C04B35" w:rsidP="00C145D2">
      <w:r>
        <w:t>Although this depends on the corrections, which to be fair have been fitted to experiment</w:t>
      </w:r>
      <w:r w:rsidR="00AD2BB5">
        <w:t xml:space="preserve"> by Bagger.</w:t>
      </w:r>
    </w:p>
    <w:p w14:paraId="49914EA3" w14:textId="77777777" w:rsidR="00702597" w:rsidRDefault="00702597" w:rsidP="00C145D2"/>
    <w:p w14:paraId="6BCF9996" w14:textId="77777777" w:rsidR="00702597" w:rsidRDefault="00702597" w:rsidP="00702597">
      <w:pPr>
        <w:rPr>
          <w:lang w:val="en-US"/>
        </w:rPr>
      </w:pPr>
      <w:r>
        <w:rPr>
          <w:lang w:val="en-US"/>
        </w:rPr>
        <w:t>Models used for single-sites was actually trained on that kind of slabs, so results are not extrapolated like crazy from HEA slabs</w:t>
      </w:r>
    </w:p>
    <w:p w14:paraId="448DA2EC" w14:textId="531C85E8" w:rsidR="00725475" w:rsidRDefault="00725475" w:rsidP="00702597">
      <w:pPr>
        <w:rPr>
          <w:lang w:val="en-US"/>
        </w:rPr>
      </w:pPr>
      <w:r>
        <w:rPr>
          <w:lang w:val="en-US"/>
        </w:rPr>
        <w:t xml:space="preserve">If the activity estimation should have been the volcano, then </w:t>
      </w:r>
      <w:r w:rsidR="00A909EF">
        <w:rPr>
          <w:lang w:val="en-US"/>
        </w:rPr>
        <w:t>a very small selection of sites would carry the activity, since the volcano is so sharp</w:t>
      </w:r>
      <w:r w:rsidR="00CD5862">
        <w:rPr>
          <w:lang w:val="en-US"/>
        </w:rPr>
        <w:t xml:space="preserve">. This could change the results and make a problem even more critical, namely: Not even Pt sites bind COOH with the optimal binding energy. </w:t>
      </w:r>
      <w:r w:rsidR="000A3D71">
        <w:rPr>
          <w:lang w:val="en-US"/>
        </w:rPr>
        <w:t>Actually about 0.17 eV from it. That is quite a lot, and to get down there to get insanely much more active sites, we would be deep in H territory. But perhaps the volcano is unlikely for FAOR, since activity is seen at high potentials, but I guess that’s just due to huge overpotentials</w:t>
      </w:r>
      <w:r w:rsidR="00831F1A">
        <w:rPr>
          <w:lang w:val="en-US"/>
        </w:rPr>
        <w:t>.</w:t>
      </w:r>
    </w:p>
    <w:p w14:paraId="0489DB55" w14:textId="77777777" w:rsidR="00603EAF" w:rsidRDefault="00603EAF" w:rsidP="00702597">
      <w:pPr>
        <w:rPr>
          <w:lang w:val="en-US"/>
        </w:rPr>
      </w:pPr>
    </w:p>
    <w:p w14:paraId="4A1BEA0F" w14:textId="08AA5C75" w:rsidR="003B4D6F" w:rsidRDefault="00603EAF" w:rsidP="00702597">
      <w:pPr>
        <w:rPr>
          <w:lang w:val="en-US"/>
        </w:rPr>
      </w:pPr>
      <w:r>
        <w:rPr>
          <w:lang w:val="en-US"/>
        </w:rPr>
        <w:t xml:space="preserve">The method for estimating </w:t>
      </w:r>
      <w:r w:rsidR="00943EE5">
        <w:rPr>
          <w:lang w:val="en-US"/>
        </w:rPr>
        <w:t>activity, while based on the free energy diagram, might not account for all factors in the activity</w:t>
      </w:r>
      <w:r w:rsidR="00B15FB1">
        <w:rPr>
          <w:lang w:val="en-US"/>
        </w:rPr>
        <w:t xml:space="preserve">, and </w:t>
      </w:r>
      <w:r w:rsidR="003B4D6F">
        <w:rPr>
          <w:lang w:val="en-US"/>
        </w:rPr>
        <w:t>activity could actually depend on binding energies somehow</w:t>
      </w:r>
    </w:p>
    <w:p w14:paraId="7614F587" w14:textId="3177559B" w:rsidR="00603EAF" w:rsidRDefault="003B4D6F" w:rsidP="00702597">
      <w:pPr>
        <w:rPr>
          <w:lang w:val="en-US"/>
        </w:rPr>
      </w:pPr>
      <w:r>
        <w:rPr>
          <w:lang w:val="en-US"/>
        </w:rPr>
        <w:t xml:space="preserve"> </w:t>
      </w:r>
    </w:p>
    <w:p w14:paraId="0E4ECDEA" w14:textId="36D82CD4" w:rsidR="00943EE5" w:rsidRDefault="00943EE5" w:rsidP="00702597">
      <w:pPr>
        <w:rPr>
          <w:lang w:val="en-US"/>
        </w:rPr>
      </w:pPr>
      <w:proofErr w:type="gramStart"/>
      <w:r>
        <w:rPr>
          <w:lang w:val="en-US"/>
        </w:rPr>
        <w:t>Also</w:t>
      </w:r>
      <w:proofErr w:type="gramEnd"/>
      <w:r>
        <w:rPr>
          <w:lang w:val="en-US"/>
        </w:rPr>
        <w:t xml:space="preserve"> activity estimation by counting doesn’t include blocking schemes or filling, is kept rather simple</w:t>
      </w:r>
      <w:r w:rsidR="00010115">
        <w:rPr>
          <w:lang w:val="en-US"/>
        </w:rPr>
        <w:t>.</w:t>
      </w:r>
    </w:p>
    <w:p w14:paraId="11ED836B" w14:textId="77777777" w:rsidR="00603EAF" w:rsidRDefault="00603EAF" w:rsidP="00702597">
      <w:pPr>
        <w:rPr>
          <w:lang w:val="en-US"/>
        </w:rPr>
      </w:pPr>
    </w:p>
    <w:p w14:paraId="631849D4" w14:textId="591C722D" w:rsidR="00603EAF" w:rsidRDefault="00603EAF" w:rsidP="00702597">
      <w:pPr>
        <w:rPr>
          <w:lang w:val="en-US"/>
        </w:rPr>
      </w:pPr>
      <w:r>
        <w:rPr>
          <w:lang w:val="en-US"/>
        </w:rPr>
        <w:t>More training data for specific molar fractions suggested by the method to be good for precise binding energy predictions</w:t>
      </w:r>
    </w:p>
    <w:p w14:paraId="6180A33E" w14:textId="77777777" w:rsidR="00603EAF" w:rsidRDefault="00603EAF" w:rsidP="00702597">
      <w:pPr>
        <w:rPr>
          <w:lang w:val="en-US"/>
        </w:rPr>
      </w:pPr>
    </w:p>
    <w:p w14:paraId="61BA6F17" w14:textId="7A8076D3" w:rsidR="00603EAF" w:rsidRDefault="00AD16D7" w:rsidP="00702597">
      <w:pPr>
        <w:rPr>
          <w:lang w:val="en-US"/>
        </w:rPr>
      </w:pPr>
      <w:r>
        <w:rPr>
          <w:lang w:val="en-US"/>
        </w:rPr>
        <w:t xml:space="preserve">The only way to </w:t>
      </w:r>
      <w:r w:rsidR="00603EAF">
        <w:rPr>
          <w:lang w:val="en-US"/>
        </w:rPr>
        <w:t xml:space="preserve">Actual experimental confirmation on different potentials </w:t>
      </w:r>
    </w:p>
    <w:p w14:paraId="2AA385CB" w14:textId="77777777" w:rsidR="00AD16D7" w:rsidRDefault="00AD16D7" w:rsidP="00702597">
      <w:pPr>
        <w:rPr>
          <w:lang w:val="en-US"/>
        </w:rPr>
      </w:pPr>
    </w:p>
    <w:p w14:paraId="4FC5A2AE" w14:textId="380BCF5B" w:rsidR="00AD16D7" w:rsidRDefault="00AD16D7" w:rsidP="00702597">
      <w:pPr>
        <w:rPr>
          <w:lang w:val="en-US"/>
        </w:rPr>
      </w:pPr>
      <w:r>
        <w:rPr>
          <w:lang w:val="en-US"/>
        </w:rPr>
        <w:lastRenderedPageBreak/>
        <w:t xml:space="preserve">Cycle to lower and lower potentials to measure the exact anode potential at which CO-poisoning starts. This could be used to refine the corrections from electronic energies to </w:t>
      </w:r>
    </w:p>
    <w:p w14:paraId="1F7F2588" w14:textId="77777777" w:rsidR="00702597" w:rsidRPr="00D145FD" w:rsidRDefault="00702597" w:rsidP="00C145D2"/>
    <w:p w14:paraId="1ED040E1" w14:textId="704308EB" w:rsidR="00571447" w:rsidRDefault="00571447" w:rsidP="00571447">
      <w:pPr>
        <w:pStyle w:val="Heading1"/>
      </w:pPr>
      <w:bookmarkStart w:id="60" w:name="_Toc149309154"/>
      <w:r>
        <w:t>Conclus</w:t>
      </w:r>
      <w:bookmarkEnd w:id="60"/>
      <w:r w:rsidR="007A67BA">
        <w:t>ion</w:t>
      </w:r>
    </w:p>
    <w:p w14:paraId="2D33821C" w14:textId="18A90E83" w:rsidR="00B5705C" w:rsidRDefault="006011A9" w:rsidP="00CD78E7">
      <w:pPr>
        <w:rPr>
          <w:lang w:val="en-US"/>
        </w:rPr>
      </w:pPr>
      <w:r>
        <w:rPr>
          <w:lang w:val="en-US"/>
        </w:rPr>
        <w:t xml:space="preserve">Formic acid is a </w:t>
      </w:r>
      <w:r w:rsidR="00142468">
        <w:rPr>
          <w:lang w:val="en-US"/>
        </w:rPr>
        <w:t>promising green fuel for fuel cells with key advantages over H2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H is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looks at </w:t>
      </w:r>
      <w:r w:rsidR="008968A3">
        <w:rPr>
          <w:lang w:val="en-US"/>
        </w:rPr>
        <w:t>brute-forcing through HEA composition space</w:t>
      </w:r>
      <w:r w:rsidR="00FA4D78">
        <w:rPr>
          <w:lang w:val="en-US"/>
        </w:rPr>
        <w:t xml:space="preserve">, due to its tunable binding energies, </w:t>
      </w:r>
      <w:r w:rsidR="008968A3">
        <w:rPr>
          <w:lang w:val="en-US"/>
        </w:rPr>
        <w:t>and simulating theoretically optimal single-site structured surfaces on fcc(111) surface</w:t>
      </w:r>
      <w:r w:rsidR="00FA4D78">
        <w:rPr>
          <w:lang w:val="en-US"/>
        </w:rPr>
        <w:t xml:space="preserve">. </w:t>
      </w:r>
    </w:p>
    <w:p w14:paraId="4DA8824C" w14:textId="217B1EF6" w:rsidR="006011A9" w:rsidRDefault="00E873C4" w:rsidP="00E43CFD">
      <w:pPr>
        <w:rPr>
          <w:lang w:val="en-US"/>
        </w:rPr>
      </w:pPr>
      <w:r>
        <w:rPr>
          <w:lang w:val="en-US"/>
        </w:rPr>
        <w:t xml:space="preserve">Information about the binding energies was estimated with DFT calculations on simulated fcc(111) </w:t>
      </w:r>
      <w:r w:rsidR="00CA1FB2">
        <w:rPr>
          <w:lang w:val="en-US"/>
        </w:rPr>
        <w:t xml:space="preserve">HEA </w:t>
      </w:r>
      <w:r>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as a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is </w:t>
      </w:r>
      <w:r w:rsidR="00BD317F">
        <w:rPr>
          <w:lang w:val="en-US"/>
        </w:rPr>
        <w:t>employed to evaluate the activity of the surfaces simulated based on a brute-force search through all molar fractions with a 10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This brute-force search is used at a range of potentials</w:t>
      </w:r>
      <w:r w:rsidR="006D1970">
        <w:rPr>
          <w:lang w:val="en-US"/>
        </w:rPr>
        <w:t xml:space="preserve"> from 0.10 V to 0.35 V</w:t>
      </w:r>
      <w:r w:rsidR="00C93155">
        <w:rPr>
          <w:lang w:val="en-US"/>
        </w:rPr>
        <w:t xml:space="preserve">, to find optimal HEA catalysts for potentials that </w:t>
      </w:r>
      <w:r w:rsidR="00C93155">
        <w:rPr>
          <w:lang w:val="en-US"/>
        </w:rPr>
        <w:t xml:space="preserve">representing </w:t>
      </w:r>
      <w:r w:rsidR="00C93155">
        <w:rPr>
          <w:lang w:val="en-US"/>
        </w:rPr>
        <w:lastRenderedPageBreak/>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0</m:t>
            </m:r>
          </m:sub>
        </m:sSub>
      </m:oMath>
      <w:r w:rsidR="00D0430A">
        <w:rPr>
          <w:lang w:val="en-US"/>
        </w:rPr>
        <w:t xml:space="preserve"> </w:t>
      </w:r>
      <w:r w:rsidR="003007C6">
        <w:rPr>
          <w:lang w:val="en-US"/>
        </w:rPr>
        <w:t xml:space="preserve">without any CO-poisoning as H does not bind to pure Pt at that potential. </w:t>
      </w:r>
      <w:r w:rsidR="000162C8">
        <w:rPr>
          <w:lang w:val="en-US"/>
        </w:rPr>
        <w:t xml:space="preserve">At lower potentials the efficiency increases, but the </w:t>
      </w:r>
      <w:r w:rsidR="00907E91">
        <w:rPr>
          <w:lang w:val="en-US"/>
        </w:rPr>
        <w:t>activity decreases much faster, resulting in less power per site</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3</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0.31 V, if higher efficiency is important, HEA surfaces can be tuned to achieve better efficiencies at huge power decreases, and if very low anode potentials, under 0.16 V, special structures</w:t>
      </w:r>
      <w:r w:rsidR="00B03757">
        <w:rPr>
          <w:lang w:val="en-US"/>
        </w:rPr>
        <w:t xml:space="preserve"> must be employed </w:t>
      </w:r>
      <w:r w:rsidR="007A6049">
        <w:rPr>
          <w:lang w:val="en-US"/>
        </w:rPr>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r>
        <w:rPr>
          <w:lang w:val="en-US"/>
        </w:rPr>
        <w:t>References</w:t>
      </w:r>
    </w:p>
    <w:p w14:paraId="1E6CEA2D" w14:textId="77777777" w:rsidR="00195507" w:rsidRPr="00195507" w:rsidRDefault="00B03586" w:rsidP="00195507">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95507" w:rsidRPr="00195507">
        <w:t>(1)</w:t>
      </w:r>
      <w:r w:rsidR="00195507" w:rsidRPr="00195507">
        <w:tab/>
        <w:t xml:space="preserve">Arrhenius, S. “On the </w:t>
      </w:r>
      <w:proofErr w:type="spellStart"/>
      <w:r w:rsidR="00195507" w:rsidRPr="00195507">
        <w:t>Infl</w:t>
      </w:r>
      <w:proofErr w:type="spellEnd"/>
      <w:r w:rsidR="00195507" w:rsidRPr="00195507">
        <w:t xml:space="preserve"> </w:t>
      </w:r>
      <w:proofErr w:type="spellStart"/>
      <w:r w:rsidR="00195507" w:rsidRPr="00195507">
        <w:t>Uence</w:t>
      </w:r>
      <w:proofErr w:type="spellEnd"/>
      <w:r w:rsidR="00195507" w:rsidRPr="00195507">
        <w:t xml:space="preserve"> of Carbonic Acid in the Air upon the Temperature of the Ground” (1896). In </w:t>
      </w:r>
      <w:r w:rsidR="00195507" w:rsidRPr="00195507">
        <w:rPr>
          <w:i/>
          <w:iCs/>
        </w:rPr>
        <w:t>The Future of Nature</w:t>
      </w:r>
      <w:r w:rsidR="00195507" w:rsidRPr="00195507">
        <w:t xml:space="preserve">; Robin, L., </w:t>
      </w:r>
      <w:proofErr w:type="spellStart"/>
      <w:r w:rsidR="00195507" w:rsidRPr="00195507">
        <w:t>Sörlin</w:t>
      </w:r>
      <w:proofErr w:type="spellEnd"/>
      <w:r w:rsidR="00195507" w:rsidRPr="00195507">
        <w:t xml:space="preserve">, S., </w:t>
      </w:r>
      <w:proofErr w:type="spellStart"/>
      <w:r w:rsidR="00195507" w:rsidRPr="00195507">
        <w:t>Warde</w:t>
      </w:r>
      <w:proofErr w:type="spellEnd"/>
      <w:r w:rsidR="00195507" w:rsidRPr="00195507">
        <w:t>, P., Eds.; Yale University Press, 2017; pp 303–315. https://doi.org/10.12987/9780300188479-028.</w:t>
      </w:r>
    </w:p>
    <w:p w14:paraId="536082BC" w14:textId="77777777" w:rsidR="00195507" w:rsidRPr="00195507" w:rsidRDefault="00195507" w:rsidP="00195507">
      <w:pPr>
        <w:pStyle w:val="Bibliography"/>
      </w:pPr>
      <w:r w:rsidRPr="00195507">
        <w:t>(2)</w:t>
      </w:r>
      <w:r w:rsidRPr="00195507">
        <w:tab/>
      </w:r>
      <w:r w:rsidRPr="00195507">
        <w:rPr>
          <w:i/>
          <w:iCs/>
        </w:rPr>
        <w:t>A Brief History of Carbon Dioxide Measurements – AIRS</w:t>
      </w:r>
      <w:r w:rsidRPr="00195507">
        <w:t>. https://airs.jpl.nasa.gov/news/111/a-brief-history-of-carbon-dioxide-measurements/ (accessed 2023-08-03).</w:t>
      </w:r>
    </w:p>
    <w:p w14:paraId="38843D97" w14:textId="77777777" w:rsidR="00195507" w:rsidRPr="00195507" w:rsidRDefault="00195507" w:rsidP="00195507">
      <w:pPr>
        <w:pStyle w:val="Bibliography"/>
      </w:pPr>
      <w:r w:rsidRPr="00195507">
        <w:t>(3)</w:t>
      </w:r>
      <w:r w:rsidRPr="00195507">
        <w:tab/>
      </w:r>
      <w:r w:rsidRPr="00195507">
        <w:rPr>
          <w:i/>
          <w:iCs/>
        </w:rPr>
        <w:t>Evidence | Facts – Climate Change: Vital Signs of the Planet</w:t>
      </w:r>
      <w:r w:rsidRPr="00195507">
        <w:t>. https://climate.nasa.gov/evidence/ (accessed 2023-08-03).</w:t>
      </w:r>
    </w:p>
    <w:p w14:paraId="443B94C9" w14:textId="77777777" w:rsidR="00195507" w:rsidRPr="00195507" w:rsidRDefault="00195507" w:rsidP="00195507">
      <w:pPr>
        <w:pStyle w:val="Bibliography"/>
      </w:pPr>
      <w:r w:rsidRPr="00195507">
        <w:t>(4)</w:t>
      </w:r>
      <w:r w:rsidRPr="00195507">
        <w:tab/>
      </w:r>
      <w:r w:rsidRPr="00195507">
        <w:rPr>
          <w:i/>
          <w:iCs/>
        </w:rPr>
        <w:t>Keeling Curve - American Chemical Society</w:t>
      </w:r>
      <w:r w:rsidRPr="00195507">
        <w:t>. https://www.acs.org/education/whatischemistry/landmarks/keeling-curve.html (accessed 2023-08-03).</w:t>
      </w:r>
    </w:p>
    <w:p w14:paraId="3CC7AF13" w14:textId="77777777" w:rsidR="00195507" w:rsidRPr="00195507" w:rsidRDefault="00195507" w:rsidP="00195507">
      <w:pPr>
        <w:pStyle w:val="Bibliography"/>
      </w:pPr>
      <w:r w:rsidRPr="00195507">
        <w:t>(5)</w:t>
      </w:r>
      <w:r w:rsidRPr="00195507">
        <w:tab/>
        <w:t xml:space="preserve">Brook, E. J.; </w:t>
      </w:r>
      <w:proofErr w:type="spellStart"/>
      <w:r w:rsidRPr="00195507">
        <w:t>Buizert</w:t>
      </w:r>
      <w:proofErr w:type="spellEnd"/>
      <w:r w:rsidRPr="00195507">
        <w:t xml:space="preserve">, C. Antarctic and Global Climate History Viewed from Ice Cores. </w:t>
      </w:r>
      <w:r w:rsidRPr="00195507">
        <w:rPr>
          <w:i/>
          <w:iCs/>
        </w:rPr>
        <w:t>Nature</w:t>
      </w:r>
      <w:r w:rsidRPr="00195507">
        <w:t xml:space="preserve"> </w:t>
      </w:r>
      <w:r w:rsidRPr="00195507">
        <w:rPr>
          <w:b/>
          <w:bCs/>
        </w:rPr>
        <w:t>2018</w:t>
      </w:r>
      <w:r w:rsidRPr="00195507">
        <w:t xml:space="preserve">, </w:t>
      </w:r>
      <w:r w:rsidRPr="00195507">
        <w:rPr>
          <w:i/>
          <w:iCs/>
        </w:rPr>
        <w:t>558</w:t>
      </w:r>
      <w:r w:rsidRPr="00195507">
        <w:t xml:space="preserve"> (7709), 200–208. https://doi.org/10.1038/s41586-018-0172-5.</w:t>
      </w:r>
    </w:p>
    <w:p w14:paraId="53942D64" w14:textId="77777777" w:rsidR="00195507" w:rsidRPr="00195507" w:rsidRDefault="00195507" w:rsidP="00195507">
      <w:pPr>
        <w:pStyle w:val="Bibliography"/>
      </w:pPr>
      <w:r w:rsidRPr="00195507">
        <w:t>(6)</w:t>
      </w:r>
      <w:r w:rsidRPr="00195507">
        <w:tab/>
      </w:r>
      <w:proofErr w:type="spellStart"/>
      <w:r w:rsidRPr="00195507">
        <w:t>Rubino</w:t>
      </w:r>
      <w:proofErr w:type="spellEnd"/>
      <w:r w:rsidRPr="00195507">
        <w:t xml:space="preserve">, M.; Etheridge, D.; Thornton, D.; Allison, C.; </w:t>
      </w:r>
      <w:proofErr w:type="spellStart"/>
      <w:r w:rsidRPr="00195507">
        <w:t>Francey</w:t>
      </w:r>
      <w:proofErr w:type="spellEnd"/>
      <w:r w:rsidRPr="00195507">
        <w:t xml:space="preserve">, R.; </w:t>
      </w:r>
      <w:proofErr w:type="spellStart"/>
      <w:r w:rsidRPr="00195507">
        <w:t>Langenfelds</w:t>
      </w:r>
      <w:proofErr w:type="spellEnd"/>
      <w:r w:rsidRPr="00195507">
        <w:t xml:space="preserve">, R.; Steele, P.; </w:t>
      </w:r>
      <w:proofErr w:type="spellStart"/>
      <w:r w:rsidRPr="00195507">
        <w:t>Trudinger</w:t>
      </w:r>
      <w:proofErr w:type="spellEnd"/>
      <w:r w:rsidRPr="00195507">
        <w:t xml:space="preserve">, C.; Spencer, D.; Curran, M.; Van </w:t>
      </w:r>
      <w:proofErr w:type="spellStart"/>
      <w:r w:rsidRPr="00195507">
        <w:t>Ommen</w:t>
      </w:r>
      <w:proofErr w:type="spellEnd"/>
      <w:r w:rsidRPr="00195507">
        <w:t xml:space="preserve">, T.; Smith, A. Law Dome Ice Core </w:t>
      </w:r>
      <w:r w:rsidRPr="00195507">
        <w:lastRenderedPageBreak/>
        <w:t>2000-Year CO2, CH4, N2O and d13C-CO2, 2019, 255.62 KB. https://doi.org/10.25919/5BFE29FF807FB.</w:t>
      </w:r>
    </w:p>
    <w:p w14:paraId="769E25B9" w14:textId="77777777" w:rsidR="00195507" w:rsidRPr="00195507" w:rsidRDefault="00195507" w:rsidP="00195507">
      <w:pPr>
        <w:pStyle w:val="Bibliography"/>
      </w:pPr>
      <w:r w:rsidRPr="00195507">
        <w:t>(7)</w:t>
      </w:r>
      <w:r w:rsidRPr="00195507">
        <w:tab/>
        <w:t xml:space="preserve">Keeling, R. F.; Keeling, C. D. Atmospheric Monthly </w:t>
      </w:r>
      <w:proofErr w:type="gramStart"/>
      <w:r w:rsidRPr="00195507">
        <w:t>In</w:t>
      </w:r>
      <w:proofErr w:type="gramEnd"/>
      <w:r w:rsidRPr="00195507">
        <w:t xml:space="preserve"> Situ CO2 Data - Mauna Loa Observatory, Hawaii. In Scripps CO2 Program Data, 2017. https://doi.org/10.6075/J08W3BHW.</w:t>
      </w:r>
    </w:p>
    <w:p w14:paraId="2C1A2697" w14:textId="77777777" w:rsidR="00195507" w:rsidRPr="00195507" w:rsidRDefault="00195507" w:rsidP="00195507">
      <w:pPr>
        <w:pStyle w:val="Bibliography"/>
      </w:pPr>
      <w:r w:rsidRPr="00195507">
        <w:t>(8)</w:t>
      </w:r>
      <w:r w:rsidRPr="00195507">
        <w:tab/>
        <w:t xml:space="preserve">Mitchell, J. F. B. The “Greenhouse” Effect and Climate Change. </w:t>
      </w:r>
      <w:r w:rsidRPr="00195507">
        <w:rPr>
          <w:i/>
          <w:iCs/>
        </w:rPr>
        <w:t xml:space="preserve">Rev. </w:t>
      </w:r>
      <w:proofErr w:type="spellStart"/>
      <w:r w:rsidRPr="00195507">
        <w:rPr>
          <w:i/>
          <w:iCs/>
        </w:rPr>
        <w:t>Geophys</w:t>
      </w:r>
      <w:proofErr w:type="spellEnd"/>
      <w:r w:rsidRPr="00195507">
        <w:rPr>
          <w:i/>
          <w:iCs/>
        </w:rPr>
        <w:t>.</w:t>
      </w:r>
      <w:r w:rsidRPr="00195507">
        <w:t xml:space="preserve"> </w:t>
      </w:r>
      <w:r w:rsidRPr="00195507">
        <w:rPr>
          <w:b/>
          <w:bCs/>
        </w:rPr>
        <w:t>1989</w:t>
      </w:r>
      <w:r w:rsidRPr="00195507">
        <w:t xml:space="preserve">, </w:t>
      </w:r>
      <w:r w:rsidRPr="00195507">
        <w:rPr>
          <w:i/>
          <w:iCs/>
        </w:rPr>
        <w:t>27</w:t>
      </w:r>
      <w:r w:rsidRPr="00195507">
        <w:t xml:space="preserve"> (1), 115. https://doi.org/10.1029/RG027i001p00115.</w:t>
      </w:r>
    </w:p>
    <w:p w14:paraId="0247366B" w14:textId="77777777" w:rsidR="00195507" w:rsidRPr="00195507" w:rsidRDefault="00195507" w:rsidP="00195507">
      <w:pPr>
        <w:pStyle w:val="Bibliography"/>
      </w:pPr>
      <w:r w:rsidRPr="00195507">
        <w:t>(9)</w:t>
      </w:r>
      <w:r w:rsidRPr="00195507">
        <w:tab/>
      </w:r>
      <w:proofErr w:type="spellStart"/>
      <w:r w:rsidRPr="00195507">
        <w:t>Friedlingstein</w:t>
      </w:r>
      <w:proofErr w:type="spellEnd"/>
      <w:r w:rsidRPr="00195507">
        <w:t xml:space="preserve">, P.; O’Sullivan, M.; Jones, M. W.; Andrew, R. M.; Gregor, L.; Hauck, J.; Le </w:t>
      </w:r>
      <w:proofErr w:type="spellStart"/>
      <w:r w:rsidRPr="00195507">
        <w:t>Quéré</w:t>
      </w:r>
      <w:proofErr w:type="spellEnd"/>
      <w:r w:rsidRPr="00195507">
        <w:t xml:space="preserve">, C.; </w:t>
      </w:r>
      <w:proofErr w:type="spellStart"/>
      <w:r w:rsidRPr="00195507">
        <w:t>Luijkx</w:t>
      </w:r>
      <w:proofErr w:type="spellEnd"/>
      <w:r w:rsidRPr="00195507">
        <w:t xml:space="preserve">, I. T.; Olsen, A.; Peters, G. P.; Peters, W.; </w:t>
      </w:r>
      <w:proofErr w:type="spellStart"/>
      <w:r w:rsidRPr="00195507">
        <w:t>Pongratz</w:t>
      </w:r>
      <w:proofErr w:type="spellEnd"/>
      <w:r w:rsidRPr="00195507">
        <w:t xml:space="preserve">, J.; </w:t>
      </w:r>
      <w:proofErr w:type="spellStart"/>
      <w:r w:rsidRPr="00195507">
        <w:t>Schwingshackl</w:t>
      </w:r>
      <w:proofErr w:type="spellEnd"/>
      <w:r w:rsidRPr="00195507">
        <w:t xml:space="preserve">, C.; </w:t>
      </w:r>
      <w:proofErr w:type="spellStart"/>
      <w:r w:rsidRPr="00195507">
        <w:t>Sitch</w:t>
      </w:r>
      <w:proofErr w:type="spellEnd"/>
      <w:r w:rsidRPr="00195507">
        <w:t xml:space="preserve">, S.; </w:t>
      </w:r>
      <w:proofErr w:type="spellStart"/>
      <w:r w:rsidRPr="00195507">
        <w:t>Canadell</w:t>
      </w:r>
      <w:proofErr w:type="spellEnd"/>
      <w:r w:rsidRPr="00195507">
        <w:t xml:space="preserve">, J. G.; </w:t>
      </w:r>
      <w:proofErr w:type="spellStart"/>
      <w:r w:rsidRPr="00195507">
        <w:t>Ciais</w:t>
      </w:r>
      <w:proofErr w:type="spellEnd"/>
      <w:r w:rsidRPr="00195507">
        <w:t xml:space="preserve">, P.; Jackson, R. B.; Alin, S. R.; </w:t>
      </w:r>
      <w:proofErr w:type="spellStart"/>
      <w:r w:rsidRPr="00195507">
        <w:t>Alkama</w:t>
      </w:r>
      <w:proofErr w:type="spellEnd"/>
      <w:r w:rsidRPr="00195507">
        <w:t xml:space="preserve">, R.; </w:t>
      </w:r>
      <w:proofErr w:type="spellStart"/>
      <w:r w:rsidRPr="00195507">
        <w:t>Arneth</w:t>
      </w:r>
      <w:proofErr w:type="spellEnd"/>
      <w:r w:rsidRPr="00195507">
        <w:t xml:space="preserve">, A.; Arora, V. K.; Bates, N. R.; Becker, M.; </w:t>
      </w:r>
      <w:proofErr w:type="spellStart"/>
      <w:r w:rsidRPr="00195507">
        <w:t>Bellouin</w:t>
      </w:r>
      <w:proofErr w:type="spellEnd"/>
      <w:r w:rsidRPr="00195507">
        <w:t xml:space="preserve">, N.; </w:t>
      </w:r>
      <w:proofErr w:type="spellStart"/>
      <w:r w:rsidRPr="00195507">
        <w:t>Bittig</w:t>
      </w:r>
      <w:proofErr w:type="spellEnd"/>
      <w:r w:rsidRPr="00195507">
        <w:t xml:space="preserve">, H. C.; Bopp, L.; </w:t>
      </w:r>
      <w:proofErr w:type="spellStart"/>
      <w:r w:rsidRPr="00195507">
        <w:t>Chevallier</w:t>
      </w:r>
      <w:proofErr w:type="spellEnd"/>
      <w:r w:rsidRPr="00195507">
        <w:t xml:space="preserve">, F.; </w:t>
      </w:r>
      <w:proofErr w:type="spellStart"/>
      <w:r w:rsidRPr="00195507">
        <w:t>Chini</w:t>
      </w:r>
      <w:proofErr w:type="spellEnd"/>
      <w:r w:rsidRPr="00195507">
        <w:t xml:space="preserve">, L. P.; Cronin, M.; Evans, W.; Falk, S.; Feely, R. A.; Gasser, T.; </w:t>
      </w:r>
      <w:proofErr w:type="spellStart"/>
      <w:r w:rsidRPr="00195507">
        <w:t>Gehlen</w:t>
      </w:r>
      <w:proofErr w:type="spellEnd"/>
      <w:r w:rsidRPr="00195507">
        <w:t xml:space="preserve">, M.; </w:t>
      </w:r>
      <w:proofErr w:type="spellStart"/>
      <w:r w:rsidRPr="00195507">
        <w:t>Gkritzalis</w:t>
      </w:r>
      <w:proofErr w:type="spellEnd"/>
      <w:r w:rsidRPr="00195507">
        <w:t xml:space="preserve">, T.; </w:t>
      </w:r>
      <w:proofErr w:type="spellStart"/>
      <w:r w:rsidRPr="00195507">
        <w:t>Gloege</w:t>
      </w:r>
      <w:proofErr w:type="spellEnd"/>
      <w:r w:rsidRPr="00195507">
        <w:t xml:space="preserve">, L.; Grassi, G.; Gruber, N.; </w:t>
      </w:r>
      <w:proofErr w:type="spellStart"/>
      <w:r w:rsidRPr="00195507">
        <w:t>Gürses</w:t>
      </w:r>
      <w:proofErr w:type="spellEnd"/>
      <w:r w:rsidRPr="00195507">
        <w:t xml:space="preserve">, Ö.; Harris, I.; Hefner, M.; Houghton, R. A.; Hurtt, G. C.; Iida, Y.; </w:t>
      </w:r>
      <w:proofErr w:type="spellStart"/>
      <w:r w:rsidRPr="00195507">
        <w:t>Ilyina</w:t>
      </w:r>
      <w:proofErr w:type="spellEnd"/>
      <w:r w:rsidRPr="00195507">
        <w:t xml:space="preserve">, T.; Jain, A. K.; </w:t>
      </w:r>
      <w:proofErr w:type="spellStart"/>
      <w:r w:rsidRPr="00195507">
        <w:t>Jersild</w:t>
      </w:r>
      <w:proofErr w:type="spellEnd"/>
      <w:r w:rsidRPr="00195507">
        <w:t xml:space="preserve">, A.; </w:t>
      </w:r>
      <w:proofErr w:type="spellStart"/>
      <w:r w:rsidRPr="00195507">
        <w:t>Kadono</w:t>
      </w:r>
      <w:proofErr w:type="spellEnd"/>
      <w:r w:rsidRPr="00195507">
        <w:t xml:space="preserve">, K.; Kato, E.; Kennedy, D.; Klein </w:t>
      </w:r>
      <w:proofErr w:type="spellStart"/>
      <w:r w:rsidRPr="00195507">
        <w:t>Goldewijk</w:t>
      </w:r>
      <w:proofErr w:type="spellEnd"/>
      <w:r w:rsidRPr="00195507">
        <w:t xml:space="preserve">, K.; Knauer, J.; </w:t>
      </w:r>
      <w:proofErr w:type="spellStart"/>
      <w:r w:rsidRPr="00195507">
        <w:t>Korsbakken</w:t>
      </w:r>
      <w:proofErr w:type="spellEnd"/>
      <w:r w:rsidRPr="00195507">
        <w:t xml:space="preserve">, J. I.; </w:t>
      </w:r>
      <w:proofErr w:type="spellStart"/>
      <w:r w:rsidRPr="00195507">
        <w:t>Landschützer</w:t>
      </w:r>
      <w:proofErr w:type="spellEnd"/>
      <w:r w:rsidRPr="00195507">
        <w:t xml:space="preserve">, P.; </w:t>
      </w:r>
      <w:proofErr w:type="spellStart"/>
      <w:r w:rsidRPr="00195507">
        <w:t>Lefèvre</w:t>
      </w:r>
      <w:proofErr w:type="spellEnd"/>
      <w:r w:rsidRPr="00195507">
        <w:t xml:space="preserve">, N.; Lindsay, K.; Liu, J.; Liu, Z.; Marland, G.; </w:t>
      </w:r>
      <w:proofErr w:type="spellStart"/>
      <w:r w:rsidRPr="00195507">
        <w:t>Mayot</w:t>
      </w:r>
      <w:proofErr w:type="spellEnd"/>
      <w:r w:rsidRPr="00195507">
        <w:t xml:space="preserve">, N.; McGrath, M. J.; </w:t>
      </w:r>
      <w:proofErr w:type="spellStart"/>
      <w:r w:rsidRPr="00195507">
        <w:t>Metzl</w:t>
      </w:r>
      <w:proofErr w:type="spellEnd"/>
      <w:r w:rsidRPr="00195507">
        <w:t xml:space="preserve">, N.; </w:t>
      </w:r>
      <w:proofErr w:type="spellStart"/>
      <w:r w:rsidRPr="00195507">
        <w:t>Monacci</w:t>
      </w:r>
      <w:proofErr w:type="spellEnd"/>
      <w:r w:rsidRPr="00195507">
        <w:t xml:space="preserve">, N. M.; Munro, D. R.; </w:t>
      </w:r>
      <w:proofErr w:type="spellStart"/>
      <w:r w:rsidRPr="00195507">
        <w:t>Nakaoka</w:t>
      </w:r>
      <w:proofErr w:type="spellEnd"/>
      <w:r w:rsidRPr="00195507">
        <w:t xml:space="preserve">, S.-I.; </w:t>
      </w:r>
      <w:proofErr w:type="spellStart"/>
      <w:r w:rsidRPr="00195507">
        <w:t>Niwa</w:t>
      </w:r>
      <w:proofErr w:type="spellEnd"/>
      <w:r w:rsidRPr="00195507">
        <w:t xml:space="preserve">, Y.; O’Brien, K.; Ono, T.; Palmer, P. I.; Pan, N.; Pierrot, D.; Pocock, K.; Poulter, B.; </w:t>
      </w:r>
      <w:proofErr w:type="spellStart"/>
      <w:r w:rsidRPr="00195507">
        <w:t>Resplandy</w:t>
      </w:r>
      <w:proofErr w:type="spellEnd"/>
      <w:r w:rsidRPr="00195507">
        <w:t xml:space="preserve">, L.; Robertson, E.; </w:t>
      </w:r>
      <w:proofErr w:type="spellStart"/>
      <w:r w:rsidRPr="00195507">
        <w:t>Rödenbeck</w:t>
      </w:r>
      <w:proofErr w:type="spellEnd"/>
      <w:r w:rsidRPr="00195507">
        <w:t xml:space="preserve">, C.; Rodriguez, C.; </w:t>
      </w:r>
      <w:proofErr w:type="spellStart"/>
      <w:r w:rsidRPr="00195507">
        <w:t>Rosan</w:t>
      </w:r>
      <w:proofErr w:type="spellEnd"/>
      <w:r w:rsidRPr="00195507">
        <w:t xml:space="preserve">, T. M.; Schwinger, J.; </w:t>
      </w:r>
      <w:proofErr w:type="spellStart"/>
      <w:r w:rsidRPr="00195507">
        <w:t>Séférian</w:t>
      </w:r>
      <w:proofErr w:type="spellEnd"/>
      <w:r w:rsidRPr="00195507">
        <w:t xml:space="preserve">, R.; </w:t>
      </w:r>
      <w:proofErr w:type="spellStart"/>
      <w:r w:rsidRPr="00195507">
        <w:t>Shutler</w:t>
      </w:r>
      <w:proofErr w:type="spellEnd"/>
      <w:r w:rsidRPr="00195507">
        <w:t xml:space="preserve">, J. D.; </w:t>
      </w:r>
      <w:proofErr w:type="spellStart"/>
      <w:r w:rsidRPr="00195507">
        <w:t>Skjelvan</w:t>
      </w:r>
      <w:proofErr w:type="spellEnd"/>
      <w:r w:rsidRPr="00195507">
        <w:t xml:space="preserve">, I.; Steinhoff, T.; Sun, Q.; Sutton, A. J.; Sweeney, C.; Takao, S.; </w:t>
      </w:r>
      <w:proofErr w:type="spellStart"/>
      <w:r w:rsidRPr="00195507">
        <w:t>Tanhua</w:t>
      </w:r>
      <w:proofErr w:type="spellEnd"/>
      <w:r w:rsidRPr="00195507">
        <w:t xml:space="preserve">, T.; Tans, P. P.; Tian, X.; Tian, H.; Tilbrook, B.; </w:t>
      </w:r>
      <w:proofErr w:type="spellStart"/>
      <w:r w:rsidRPr="00195507">
        <w:t>Tsujino</w:t>
      </w:r>
      <w:proofErr w:type="spellEnd"/>
      <w:r w:rsidRPr="00195507">
        <w:t xml:space="preserve">, H.; </w:t>
      </w:r>
      <w:proofErr w:type="spellStart"/>
      <w:r w:rsidRPr="00195507">
        <w:t>Tubiello</w:t>
      </w:r>
      <w:proofErr w:type="spellEnd"/>
      <w:r w:rsidRPr="00195507">
        <w:t xml:space="preserve">, F.; Van Der Werf, G. R.; Walker, A. P.; </w:t>
      </w:r>
      <w:proofErr w:type="spellStart"/>
      <w:r w:rsidRPr="00195507">
        <w:t>Wanninkhof</w:t>
      </w:r>
      <w:proofErr w:type="spellEnd"/>
      <w:r w:rsidRPr="00195507">
        <w:t xml:space="preserve">, R.; Whitehead, C.; </w:t>
      </w:r>
      <w:proofErr w:type="spellStart"/>
      <w:r w:rsidRPr="00195507">
        <w:t>Willstrand</w:t>
      </w:r>
      <w:proofErr w:type="spellEnd"/>
      <w:r w:rsidRPr="00195507">
        <w:t xml:space="preserve"> </w:t>
      </w:r>
      <w:proofErr w:type="spellStart"/>
      <w:r w:rsidRPr="00195507">
        <w:t>Wranne</w:t>
      </w:r>
      <w:proofErr w:type="spellEnd"/>
      <w:r w:rsidRPr="00195507">
        <w:t xml:space="preserve">, A.; Wright, R.; Yuan, W.; Yue, C.; Yue, X.; </w:t>
      </w:r>
      <w:proofErr w:type="spellStart"/>
      <w:r w:rsidRPr="00195507">
        <w:t>Zaehle</w:t>
      </w:r>
      <w:proofErr w:type="spellEnd"/>
      <w:r w:rsidRPr="00195507">
        <w:t xml:space="preserve">, S.; Zeng, J.; Zheng, B. Global Carbon Budget 2022. </w:t>
      </w:r>
      <w:r w:rsidRPr="00195507">
        <w:rPr>
          <w:i/>
          <w:iCs/>
        </w:rPr>
        <w:t>Earth Syst. Sci. Data</w:t>
      </w:r>
      <w:r w:rsidRPr="00195507">
        <w:t xml:space="preserve"> </w:t>
      </w:r>
      <w:r w:rsidRPr="00195507">
        <w:rPr>
          <w:b/>
          <w:bCs/>
        </w:rPr>
        <w:t>2022</w:t>
      </w:r>
      <w:r w:rsidRPr="00195507">
        <w:t xml:space="preserve">, </w:t>
      </w:r>
      <w:r w:rsidRPr="00195507">
        <w:rPr>
          <w:i/>
          <w:iCs/>
        </w:rPr>
        <w:t>14</w:t>
      </w:r>
      <w:r w:rsidRPr="00195507">
        <w:t xml:space="preserve"> (11), 4811–4900. https://doi.org/10.5194/essd-14-4811-2022.</w:t>
      </w:r>
    </w:p>
    <w:p w14:paraId="00FF45E5" w14:textId="77777777" w:rsidR="00195507" w:rsidRPr="00195507" w:rsidRDefault="00195507" w:rsidP="00195507">
      <w:pPr>
        <w:pStyle w:val="Bibliography"/>
      </w:pPr>
      <w:r w:rsidRPr="00195507">
        <w:t>(10)</w:t>
      </w:r>
      <w:r w:rsidRPr="00195507">
        <w:tab/>
        <w:t xml:space="preserve">Intergovernmental Panel </w:t>
      </w:r>
      <w:proofErr w:type="gramStart"/>
      <w:r w:rsidRPr="00195507">
        <w:t>On</w:t>
      </w:r>
      <w:proofErr w:type="gramEnd"/>
      <w:r w:rsidRPr="00195507">
        <w:t xml:space="preserve"> Climate Change (</w:t>
      </w:r>
      <w:proofErr w:type="spellStart"/>
      <w:r w:rsidRPr="00195507">
        <w:t>Ipcc</w:t>
      </w:r>
      <w:proofErr w:type="spellEnd"/>
      <w:r w:rsidRPr="00195507">
        <w:t xml:space="preserve">). </w:t>
      </w:r>
      <w:r w:rsidRPr="00195507">
        <w:rPr>
          <w:i/>
          <w:iCs/>
        </w:rPr>
        <w:t>Climate Change 2022 – Impacts, Adaptation and Vulnerability: Working Group II Contribution to the Sixth Assessment Report of the Intergovernmental Panel on Climate Change</w:t>
      </w:r>
      <w:r w:rsidRPr="00195507">
        <w:t>, 1st ed.; Cambridge University Press, 2023. https://doi.org/10.1017/9781009325844.</w:t>
      </w:r>
    </w:p>
    <w:p w14:paraId="5C291D50" w14:textId="77777777" w:rsidR="00195507" w:rsidRPr="00195507" w:rsidRDefault="00195507" w:rsidP="00195507">
      <w:pPr>
        <w:pStyle w:val="Bibliography"/>
      </w:pPr>
      <w:r w:rsidRPr="00195507">
        <w:t>(11)</w:t>
      </w:r>
      <w:r w:rsidRPr="00195507">
        <w:tab/>
      </w:r>
      <w:proofErr w:type="spellStart"/>
      <w:r w:rsidRPr="00195507">
        <w:t>Kulp</w:t>
      </w:r>
      <w:proofErr w:type="spellEnd"/>
      <w:r w:rsidRPr="00195507">
        <w:t xml:space="preserve">, S. A.; Strauss, B. H. New Elevation Data Triple Estimates of Global Vulnerability to Sea-Level Rise and Coastal Flooding.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19</w:t>
      </w:r>
      <w:r w:rsidRPr="00195507">
        <w:t xml:space="preserve">, </w:t>
      </w:r>
      <w:r w:rsidRPr="00195507">
        <w:rPr>
          <w:i/>
          <w:iCs/>
        </w:rPr>
        <w:t>10</w:t>
      </w:r>
      <w:r w:rsidRPr="00195507">
        <w:t xml:space="preserve"> (1), 4844. https://doi.org/10.1038/s41467-019-12808-z.</w:t>
      </w:r>
    </w:p>
    <w:p w14:paraId="30565C9A" w14:textId="77777777" w:rsidR="00195507" w:rsidRPr="00195507" w:rsidRDefault="00195507" w:rsidP="00195507">
      <w:pPr>
        <w:pStyle w:val="Bibliography"/>
      </w:pPr>
      <w:r w:rsidRPr="00195507">
        <w:t>(12)</w:t>
      </w:r>
      <w:r w:rsidRPr="00195507">
        <w:tab/>
        <w:t xml:space="preserve">CSSR 2017. </w:t>
      </w:r>
      <w:r w:rsidRPr="00195507">
        <w:rPr>
          <w:i/>
          <w:iCs/>
        </w:rPr>
        <w:t xml:space="preserve">USGCRP 2017 </w:t>
      </w:r>
      <w:proofErr w:type="spellStart"/>
      <w:r w:rsidRPr="00195507">
        <w:rPr>
          <w:i/>
          <w:iCs/>
        </w:rPr>
        <w:t>Clim</w:t>
      </w:r>
      <w:proofErr w:type="spellEnd"/>
      <w:r w:rsidRPr="00195507">
        <w:rPr>
          <w:i/>
          <w:iCs/>
        </w:rPr>
        <w:t xml:space="preserve">. Sci. Spec. Rep. Fourth Natl. </w:t>
      </w:r>
      <w:proofErr w:type="spellStart"/>
      <w:r w:rsidRPr="00195507">
        <w:rPr>
          <w:i/>
          <w:iCs/>
        </w:rPr>
        <w:t>Clim</w:t>
      </w:r>
      <w:proofErr w:type="spellEnd"/>
      <w:r w:rsidRPr="00195507">
        <w:rPr>
          <w:i/>
          <w:iCs/>
        </w:rPr>
        <w:t xml:space="preserve">. Assess. Vol. </w:t>
      </w:r>
      <w:proofErr w:type="spellStart"/>
      <w:r w:rsidRPr="00195507">
        <w:rPr>
          <w:i/>
          <w:iCs/>
        </w:rPr>
        <w:t>Wuebbles</w:t>
      </w:r>
      <w:proofErr w:type="spellEnd"/>
      <w:r w:rsidRPr="00195507">
        <w:rPr>
          <w:i/>
          <w:iCs/>
        </w:rPr>
        <w:t xml:space="preserve"> DJ DW Fahey KA Hibbard DJ Dokken BC Stewart TK </w:t>
      </w:r>
      <w:proofErr w:type="spellStart"/>
      <w:r w:rsidRPr="00195507">
        <w:rPr>
          <w:i/>
          <w:iCs/>
        </w:rPr>
        <w:t>Maycock</w:t>
      </w:r>
      <w:proofErr w:type="spellEnd"/>
      <w:r w:rsidRPr="00195507">
        <w:rPr>
          <w:i/>
          <w:iCs/>
        </w:rPr>
        <w:t xml:space="preserve"> Eds US Glob. Change Res. Program Wash. DC USA 470 Pp</w:t>
      </w:r>
      <w:r w:rsidRPr="00195507">
        <w:t>.</w:t>
      </w:r>
    </w:p>
    <w:p w14:paraId="7C2B3ECF" w14:textId="77777777" w:rsidR="00195507" w:rsidRPr="00195507" w:rsidRDefault="00195507" w:rsidP="00195507">
      <w:pPr>
        <w:pStyle w:val="Bibliography"/>
      </w:pPr>
      <w:r w:rsidRPr="00195507">
        <w:t>(13)</w:t>
      </w:r>
      <w:r w:rsidRPr="00195507">
        <w:tab/>
      </w:r>
      <w:proofErr w:type="spellStart"/>
      <w:r w:rsidRPr="00195507">
        <w:t>Glenk</w:t>
      </w:r>
      <w:proofErr w:type="spellEnd"/>
      <w:r w:rsidRPr="00195507">
        <w:t xml:space="preserve">, G.; </w:t>
      </w:r>
      <w:proofErr w:type="spellStart"/>
      <w:r w:rsidRPr="00195507">
        <w:t>Reichelstein</w:t>
      </w:r>
      <w:proofErr w:type="spellEnd"/>
      <w:r w:rsidRPr="00195507">
        <w:t xml:space="preserve">, S. Reversible Power-to-Gas Systems for Energy Conversion and Storage.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22</w:t>
      </w:r>
      <w:r w:rsidRPr="00195507">
        <w:t xml:space="preserve">, </w:t>
      </w:r>
      <w:r w:rsidRPr="00195507">
        <w:rPr>
          <w:i/>
          <w:iCs/>
        </w:rPr>
        <w:t>13</w:t>
      </w:r>
      <w:r w:rsidRPr="00195507">
        <w:t xml:space="preserve"> (1), 2010. https://doi.org/10.1038/s41467-022-29520-0.</w:t>
      </w:r>
    </w:p>
    <w:p w14:paraId="22157440" w14:textId="77777777" w:rsidR="00195507" w:rsidRPr="00195507" w:rsidRDefault="00195507" w:rsidP="00195507">
      <w:pPr>
        <w:pStyle w:val="Bibliography"/>
      </w:pPr>
      <w:r w:rsidRPr="00195507">
        <w:t>(14)</w:t>
      </w:r>
      <w:r w:rsidRPr="00195507">
        <w:tab/>
        <w:t xml:space="preserve">Ma, Z.; Legrand, U.; </w:t>
      </w:r>
      <w:proofErr w:type="spellStart"/>
      <w:r w:rsidRPr="00195507">
        <w:t>Pahija</w:t>
      </w:r>
      <w:proofErr w:type="spellEnd"/>
      <w:r w:rsidRPr="00195507">
        <w:t xml:space="preserve">, E.; Tavares, J. R.; </w:t>
      </w:r>
      <w:proofErr w:type="spellStart"/>
      <w:r w:rsidRPr="00195507">
        <w:t>Boffito</w:t>
      </w:r>
      <w:proofErr w:type="spellEnd"/>
      <w:r w:rsidRPr="00195507">
        <w:t xml:space="preserve">, D. C. From CO </w:t>
      </w:r>
      <w:r w:rsidRPr="00195507">
        <w:rPr>
          <w:vertAlign w:val="subscript"/>
        </w:rPr>
        <w:t>2</w:t>
      </w:r>
      <w:r w:rsidRPr="00195507">
        <w:t xml:space="preserve"> to Formic Acid Fuel Cells. </w:t>
      </w:r>
      <w:r w:rsidRPr="00195507">
        <w:rPr>
          <w:i/>
          <w:iCs/>
        </w:rPr>
        <w:t>Ind. Eng. Chem. Res.</w:t>
      </w:r>
      <w:r w:rsidRPr="00195507">
        <w:t xml:space="preserve"> </w:t>
      </w:r>
      <w:r w:rsidRPr="00195507">
        <w:rPr>
          <w:b/>
          <w:bCs/>
        </w:rPr>
        <w:t>2021</w:t>
      </w:r>
      <w:r w:rsidRPr="00195507">
        <w:t xml:space="preserve">, </w:t>
      </w:r>
      <w:r w:rsidRPr="00195507">
        <w:rPr>
          <w:i/>
          <w:iCs/>
        </w:rPr>
        <w:t>60</w:t>
      </w:r>
      <w:r w:rsidRPr="00195507">
        <w:t xml:space="preserve"> (2), 803–815. https://doi.org/10.1021/acs.iecr.0c04711.</w:t>
      </w:r>
    </w:p>
    <w:p w14:paraId="2C19880E" w14:textId="77777777" w:rsidR="00195507" w:rsidRPr="00195507" w:rsidRDefault="00195507" w:rsidP="00195507">
      <w:pPr>
        <w:pStyle w:val="Bibliography"/>
      </w:pPr>
      <w:r w:rsidRPr="00195507">
        <w:t>(15)</w:t>
      </w:r>
      <w:r w:rsidRPr="00195507">
        <w:tab/>
      </w:r>
      <w:proofErr w:type="spellStart"/>
      <w:r w:rsidRPr="00195507">
        <w:t>Carrette</w:t>
      </w:r>
      <w:proofErr w:type="spellEnd"/>
      <w:r w:rsidRPr="00195507">
        <w:t xml:space="preserve">, L.; Friedrich, K. A.; Stimming, U. Fuel Cells ± Fundamentals and Applications. </w:t>
      </w:r>
      <w:r w:rsidRPr="00195507">
        <w:rPr>
          <w:i/>
          <w:iCs/>
        </w:rPr>
        <w:t>FUEL CELLS</w:t>
      </w:r>
      <w:r w:rsidRPr="00195507">
        <w:t xml:space="preserve"> </w:t>
      </w:r>
      <w:r w:rsidRPr="00195507">
        <w:rPr>
          <w:b/>
          <w:bCs/>
        </w:rPr>
        <w:t>2001</w:t>
      </w:r>
      <w:r w:rsidRPr="00195507">
        <w:t>, No. 1.</w:t>
      </w:r>
    </w:p>
    <w:p w14:paraId="6A853B87" w14:textId="77777777" w:rsidR="00195507" w:rsidRPr="00195507" w:rsidRDefault="00195507" w:rsidP="00195507">
      <w:pPr>
        <w:pStyle w:val="Bibliography"/>
      </w:pPr>
      <w:r w:rsidRPr="00195507">
        <w:t>(16)</w:t>
      </w:r>
      <w:r w:rsidRPr="00195507">
        <w:tab/>
      </w:r>
      <w:proofErr w:type="spellStart"/>
      <w:r w:rsidRPr="00195507">
        <w:t>Laraminie</w:t>
      </w:r>
      <w:proofErr w:type="spellEnd"/>
      <w:r w:rsidRPr="00195507">
        <w:t>, J. and A. Dicks, Fuel Cell Systems Explained. 2003, West Sussex, England. John Wiley &amp; Sons, Inc.</w:t>
      </w:r>
    </w:p>
    <w:p w14:paraId="14499DF6" w14:textId="77777777" w:rsidR="00195507" w:rsidRPr="00195507" w:rsidRDefault="00195507" w:rsidP="00195507">
      <w:pPr>
        <w:pStyle w:val="Bibliography"/>
      </w:pPr>
      <w:r w:rsidRPr="00195507">
        <w:t>(17)</w:t>
      </w:r>
      <w:r w:rsidRPr="00195507">
        <w:tab/>
        <w:t xml:space="preserve">Eppinger, J.; Huang, K.-W. Formic Acid as a Hydrogen Energy Carrier. </w:t>
      </w:r>
      <w:r w:rsidRPr="00195507">
        <w:rPr>
          <w:i/>
          <w:iCs/>
        </w:rPr>
        <w:t>ACS Energy Lett.</w:t>
      </w:r>
      <w:r w:rsidRPr="00195507">
        <w:t xml:space="preserve"> </w:t>
      </w:r>
      <w:r w:rsidRPr="00195507">
        <w:rPr>
          <w:b/>
          <w:bCs/>
        </w:rPr>
        <w:t>2017</w:t>
      </w:r>
      <w:r w:rsidRPr="00195507">
        <w:t xml:space="preserve">, </w:t>
      </w:r>
      <w:r w:rsidRPr="00195507">
        <w:rPr>
          <w:i/>
          <w:iCs/>
        </w:rPr>
        <w:t>2</w:t>
      </w:r>
      <w:r w:rsidRPr="00195507">
        <w:t xml:space="preserve"> (1), 188–195. https://doi.org/10.1021/acsenergylett.6b00574.</w:t>
      </w:r>
    </w:p>
    <w:p w14:paraId="673D99C4" w14:textId="77777777" w:rsidR="00195507" w:rsidRPr="00195507" w:rsidRDefault="00195507" w:rsidP="00195507">
      <w:pPr>
        <w:pStyle w:val="Bibliography"/>
      </w:pPr>
      <w:r w:rsidRPr="00195507">
        <w:t>(18)</w:t>
      </w:r>
      <w:r w:rsidRPr="00195507">
        <w:tab/>
        <w:t xml:space="preserve">Bagger, A.; Jensen, K. D.; </w:t>
      </w:r>
      <w:proofErr w:type="spellStart"/>
      <w:r w:rsidRPr="00195507">
        <w:t>Rashedi</w:t>
      </w:r>
      <w:proofErr w:type="spellEnd"/>
      <w:r w:rsidRPr="00195507">
        <w:t>, M.; Luo, R.; Du, J.; Zhang, D.; Pereira, I. J.; Escudero-</w:t>
      </w:r>
      <w:proofErr w:type="spellStart"/>
      <w:r w:rsidRPr="00195507">
        <w:t>Escribano</w:t>
      </w:r>
      <w:proofErr w:type="spellEnd"/>
      <w:r w:rsidRPr="00195507">
        <w:t xml:space="preserve">, M.; </w:t>
      </w:r>
      <w:proofErr w:type="spellStart"/>
      <w:r w:rsidRPr="00195507">
        <w:t>Arenz</w:t>
      </w:r>
      <w:proofErr w:type="spellEnd"/>
      <w:r w:rsidRPr="00195507">
        <w:t xml:space="preserve">, M.; Rossmeisl, J. Correlations between Experiments and Simulations for Formic Acid Oxidation. </w:t>
      </w:r>
      <w:r w:rsidRPr="00195507">
        <w:rPr>
          <w:i/>
          <w:iCs/>
        </w:rPr>
        <w:t>Chem. Sci.</w:t>
      </w:r>
      <w:r w:rsidRPr="00195507">
        <w:t xml:space="preserve"> </w:t>
      </w:r>
      <w:r w:rsidRPr="00195507">
        <w:rPr>
          <w:b/>
          <w:bCs/>
        </w:rPr>
        <w:t>2022</w:t>
      </w:r>
      <w:r w:rsidRPr="00195507">
        <w:t xml:space="preserve">, </w:t>
      </w:r>
      <w:r w:rsidRPr="00195507">
        <w:rPr>
          <w:i/>
          <w:iCs/>
        </w:rPr>
        <w:t>13</w:t>
      </w:r>
      <w:r w:rsidRPr="00195507">
        <w:t xml:space="preserve"> (45), 13409–13417. https://doi.org/10.1039/D2SC05160E.</w:t>
      </w:r>
    </w:p>
    <w:p w14:paraId="4140E545" w14:textId="77777777" w:rsidR="00195507" w:rsidRPr="00195507" w:rsidRDefault="00195507" w:rsidP="00195507">
      <w:pPr>
        <w:pStyle w:val="Bibliography"/>
      </w:pPr>
      <w:r w:rsidRPr="00195507">
        <w:lastRenderedPageBreak/>
        <w:t>(19)</w:t>
      </w:r>
      <w:r w:rsidRPr="00195507">
        <w:tab/>
      </w:r>
      <w:proofErr w:type="spellStart"/>
      <w:r w:rsidRPr="00195507">
        <w:t>Linstrom</w:t>
      </w:r>
      <w:proofErr w:type="spellEnd"/>
      <w:r w:rsidRPr="00195507">
        <w:t xml:space="preserve">, P. NIST Chemistry </w:t>
      </w:r>
      <w:proofErr w:type="spellStart"/>
      <w:r w:rsidRPr="00195507">
        <w:t>WebBook</w:t>
      </w:r>
      <w:proofErr w:type="spellEnd"/>
      <w:r w:rsidRPr="00195507">
        <w:t>, NIST Standard Reference Database 69, 1997. https://doi.org/10.18434/T4D303.</w:t>
      </w:r>
    </w:p>
    <w:p w14:paraId="71A86593" w14:textId="77777777" w:rsidR="00195507" w:rsidRPr="00195507" w:rsidRDefault="00195507" w:rsidP="00195507">
      <w:pPr>
        <w:pStyle w:val="Bibliography"/>
      </w:pPr>
      <w:r w:rsidRPr="00195507">
        <w:t>(20)</w:t>
      </w:r>
      <w:r w:rsidRPr="00195507">
        <w:tab/>
        <w:t xml:space="preserve">Al-Akraa, I. M.; </w:t>
      </w:r>
      <w:proofErr w:type="spellStart"/>
      <w:r w:rsidRPr="00195507">
        <w:t>Asal</w:t>
      </w:r>
      <w:proofErr w:type="spellEnd"/>
      <w:r w:rsidRPr="00195507">
        <w:t xml:space="preserve">, Y. M.; Darwish, S. A. A Simple and Effective Way to Overcome Carbon Monoxide Poisoning of Platinum Surfaces in Direct Formic Acid Fuel Cells. </w:t>
      </w:r>
      <w:r w:rsidRPr="00195507">
        <w:rPr>
          <w:i/>
          <w:iCs/>
        </w:rPr>
        <w:t xml:space="preserve">Int. J. </w:t>
      </w:r>
      <w:proofErr w:type="spellStart"/>
      <w:r w:rsidRPr="00195507">
        <w:rPr>
          <w:i/>
          <w:iCs/>
        </w:rPr>
        <w:t>Electrochem</w:t>
      </w:r>
      <w:proofErr w:type="spellEnd"/>
      <w:r w:rsidRPr="00195507">
        <w:rPr>
          <w:i/>
          <w:iCs/>
        </w:rPr>
        <w:t>. Sci.</w:t>
      </w:r>
      <w:r w:rsidRPr="00195507">
        <w:t xml:space="preserve"> </w:t>
      </w:r>
      <w:r w:rsidRPr="00195507">
        <w:rPr>
          <w:b/>
          <w:bCs/>
        </w:rPr>
        <w:t>2019</w:t>
      </w:r>
      <w:r w:rsidRPr="00195507">
        <w:t xml:space="preserve">, </w:t>
      </w:r>
      <w:r w:rsidRPr="00195507">
        <w:rPr>
          <w:i/>
          <w:iCs/>
        </w:rPr>
        <w:t>14</w:t>
      </w:r>
      <w:r w:rsidRPr="00195507">
        <w:t xml:space="preserve"> (8), 8267–8275. https://doi.org/10.20964/2019.08.100.</w:t>
      </w:r>
    </w:p>
    <w:p w14:paraId="644DAC9D" w14:textId="77777777" w:rsidR="00195507" w:rsidRPr="00195507" w:rsidRDefault="00195507" w:rsidP="00195507">
      <w:pPr>
        <w:pStyle w:val="Bibliography"/>
      </w:pPr>
      <w:r w:rsidRPr="00195507">
        <w:t>(21)</w:t>
      </w:r>
      <w:r w:rsidRPr="00195507">
        <w:tab/>
        <w:t xml:space="preserve">Ortiz-Ortega, E.; Carrera-Cerritos, R.; </w:t>
      </w:r>
      <w:proofErr w:type="spellStart"/>
      <w:r w:rsidRPr="00195507">
        <w:t>Arjona</w:t>
      </w:r>
      <w:proofErr w:type="spellEnd"/>
      <w:r w:rsidRPr="00195507">
        <w:t>, N.; Guerra-</w:t>
      </w:r>
      <w:proofErr w:type="spellStart"/>
      <w:r w:rsidRPr="00195507">
        <w:t>Balcázar</w:t>
      </w:r>
      <w:proofErr w:type="spellEnd"/>
      <w:r w:rsidRPr="00195507">
        <w:t>, M.; Cuevas-</w:t>
      </w:r>
      <w:proofErr w:type="spellStart"/>
      <w:r w:rsidRPr="00195507">
        <w:t>Muñiz</w:t>
      </w:r>
      <w:proofErr w:type="spellEnd"/>
      <w:r w:rsidRPr="00195507">
        <w:t xml:space="preserve">, F. M.; Arriaga, L. G.; Ledesma-García, J. Pd Nanostructures with High Tolerance to CO Poisoning in the Formic Acid Electrooxidation Reaction. </w:t>
      </w:r>
      <w:r w:rsidRPr="00195507">
        <w:rPr>
          <w:i/>
          <w:iCs/>
        </w:rPr>
        <w:t>Procedia Chem.</w:t>
      </w:r>
      <w:r w:rsidRPr="00195507">
        <w:t xml:space="preserve"> </w:t>
      </w:r>
      <w:r w:rsidRPr="00195507">
        <w:rPr>
          <w:b/>
          <w:bCs/>
        </w:rPr>
        <w:t>2014</w:t>
      </w:r>
      <w:r w:rsidRPr="00195507">
        <w:t xml:space="preserve">, </w:t>
      </w:r>
      <w:r w:rsidRPr="00195507">
        <w:rPr>
          <w:i/>
          <w:iCs/>
        </w:rPr>
        <w:t>12</w:t>
      </w:r>
      <w:r w:rsidRPr="00195507">
        <w:t>, 9–18. https://doi.org/10.1016/j.proche.2014.12.035.</w:t>
      </w:r>
    </w:p>
    <w:p w14:paraId="12E3F8C0" w14:textId="77777777" w:rsidR="00195507" w:rsidRPr="00195507" w:rsidRDefault="00195507" w:rsidP="00195507">
      <w:pPr>
        <w:pStyle w:val="Bibliography"/>
      </w:pPr>
      <w:r w:rsidRPr="00195507">
        <w:t>(22)</w:t>
      </w:r>
      <w:r w:rsidRPr="00195507">
        <w:tab/>
        <w:t xml:space="preserve">Zhong, W.; Zhang, D. New Insight into the CO Formation Mechanism during Formic Acid Oxidation on Pt(111). </w:t>
      </w:r>
      <w:proofErr w:type="spellStart"/>
      <w:r w:rsidRPr="00195507">
        <w:rPr>
          <w:i/>
          <w:iCs/>
        </w:rPr>
        <w:t>Catal</w:t>
      </w:r>
      <w:proofErr w:type="spellEnd"/>
      <w:r w:rsidRPr="00195507">
        <w:rPr>
          <w:i/>
          <w:iCs/>
        </w:rPr>
        <w:t xml:space="preserve">. </w:t>
      </w:r>
      <w:proofErr w:type="spellStart"/>
      <w:r w:rsidRPr="00195507">
        <w:rPr>
          <w:i/>
          <w:iCs/>
        </w:rPr>
        <w:t>Commun</w:t>
      </w:r>
      <w:proofErr w:type="spellEnd"/>
      <w:r w:rsidRPr="00195507">
        <w:rPr>
          <w:i/>
          <w:iCs/>
        </w:rPr>
        <w:t>.</w:t>
      </w:r>
      <w:r w:rsidRPr="00195507">
        <w:t xml:space="preserve"> </w:t>
      </w:r>
      <w:r w:rsidRPr="00195507">
        <w:rPr>
          <w:b/>
          <w:bCs/>
        </w:rPr>
        <w:t>2012</w:t>
      </w:r>
      <w:r w:rsidRPr="00195507">
        <w:t xml:space="preserve">, </w:t>
      </w:r>
      <w:r w:rsidRPr="00195507">
        <w:rPr>
          <w:i/>
          <w:iCs/>
        </w:rPr>
        <w:t>29</w:t>
      </w:r>
      <w:r w:rsidRPr="00195507">
        <w:t>, 82–86. https://doi.org/10.1016/j.catcom.2012.09.002.</w:t>
      </w:r>
    </w:p>
    <w:p w14:paraId="4ECA9EF0" w14:textId="77777777" w:rsidR="00195507" w:rsidRPr="00195507" w:rsidRDefault="00195507" w:rsidP="00195507">
      <w:pPr>
        <w:pStyle w:val="Bibliography"/>
      </w:pPr>
      <w:r w:rsidRPr="00195507">
        <w:t>(23)</w:t>
      </w:r>
      <w:r w:rsidRPr="00195507">
        <w:tab/>
      </w:r>
      <w:proofErr w:type="spellStart"/>
      <w:r w:rsidRPr="00195507">
        <w:t>Ooka</w:t>
      </w:r>
      <w:proofErr w:type="spellEnd"/>
      <w:r w:rsidRPr="00195507">
        <w:t xml:space="preserve">, H.; Huang, J.; Exner, K. S. The Sabatier Principle in Electrocatalysis: Basics, Limitations, and Extensions. </w:t>
      </w:r>
      <w:r w:rsidRPr="00195507">
        <w:rPr>
          <w:i/>
          <w:iCs/>
        </w:rPr>
        <w:t>Front. Energy Res.</w:t>
      </w:r>
      <w:r w:rsidRPr="00195507">
        <w:t xml:space="preserve"> </w:t>
      </w:r>
      <w:r w:rsidRPr="00195507">
        <w:rPr>
          <w:b/>
          <w:bCs/>
        </w:rPr>
        <w:t>2021</w:t>
      </w:r>
      <w:r w:rsidRPr="00195507">
        <w:t xml:space="preserve">, </w:t>
      </w:r>
      <w:r w:rsidRPr="00195507">
        <w:rPr>
          <w:i/>
          <w:iCs/>
        </w:rPr>
        <w:t>9</w:t>
      </w:r>
      <w:r w:rsidRPr="00195507">
        <w:t>, 654460. https://doi.org/10.3389/fenrg.2021.654460.</w:t>
      </w:r>
    </w:p>
    <w:p w14:paraId="4E403813" w14:textId="77777777" w:rsidR="00195507" w:rsidRPr="00195507" w:rsidRDefault="00195507" w:rsidP="00195507">
      <w:pPr>
        <w:pStyle w:val="Bibliography"/>
      </w:pPr>
      <w:r w:rsidRPr="00195507">
        <w:t>(24)</w:t>
      </w:r>
      <w:r w:rsidRPr="00195507">
        <w:tab/>
        <w:t xml:space="preserve">Batchelor, T. A. A.; Pedersen, J. K.; </w:t>
      </w:r>
      <w:proofErr w:type="spellStart"/>
      <w:r w:rsidRPr="00195507">
        <w:t>Winther</w:t>
      </w:r>
      <w:proofErr w:type="spellEnd"/>
      <w:r w:rsidRPr="00195507">
        <w:t xml:space="preserve">, S. H.; Castelli, I. E.; Jacobsen, K. W.; Rossmeisl, J. High-Entropy Alloys as a Discovery Platform for Electrocatalysis. </w:t>
      </w:r>
      <w:r w:rsidRPr="00195507">
        <w:rPr>
          <w:i/>
          <w:iCs/>
        </w:rPr>
        <w:t>Joule</w:t>
      </w:r>
      <w:r w:rsidRPr="00195507">
        <w:t xml:space="preserve"> </w:t>
      </w:r>
      <w:r w:rsidRPr="00195507">
        <w:rPr>
          <w:b/>
          <w:bCs/>
        </w:rPr>
        <w:t>2019</w:t>
      </w:r>
      <w:r w:rsidRPr="00195507">
        <w:t xml:space="preserve">, </w:t>
      </w:r>
      <w:r w:rsidRPr="00195507">
        <w:rPr>
          <w:i/>
          <w:iCs/>
        </w:rPr>
        <w:t>3</w:t>
      </w:r>
      <w:r w:rsidRPr="00195507">
        <w:t xml:space="preserve"> (3), 834–845. https://doi.org/10.1016/j.joule.2018.12.015.</w:t>
      </w:r>
    </w:p>
    <w:p w14:paraId="10B41768" w14:textId="77777777" w:rsidR="00195507" w:rsidRPr="00195507" w:rsidRDefault="00195507" w:rsidP="00195507">
      <w:pPr>
        <w:pStyle w:val="Bibliography"/>
      </w:pPr>
      <w:r w:rsidRPr="00195507">
        <w:t>(25)</w:t>
      </w:r>
      <w:r w:rsidRPr="00195507">
        <w:tab/>
        <w:t xml:space="preserve">Pedersen, J. K.; Clausen, C. M.; </w:t>
      </w:r>
      <w:proofErr w:type="spellStart"/>
      <w:r w:rsidRPr="00195507">
        <w:t>Krysiak</w:t>
      </w:r>
      <w:proofErr w:type="spellEnd"/>
      <w:r w:rsidRPr="00195507">
        <w:t xml:space="preserve">, O. A.; Xiao, B.; Batchelor, T. A. A.; </w:t>
      </w:r>
      <w:proofErr w:type="spellStart"/>
      <w:r w:rsidRPr="00195507">
        <w:t>Löffler</w:t>
      </w:r>
      <w:proofErr w:type="spellEnd"/>
      <w:r w:rsidRPr="00195507">
        <w:t xml:space="preserve">, T.; Mints, V. A.; </w:t>
      </w:r>
      <w:proofErr w:type="spellStart"/>
      <w:r w:rsidRPr="00195507">
        <w:t>Banko</w:t>
      </w:r>
      <w:proofErr w:type="spellEnd"/>
      <w:r w:rsidRPr="00195507">
        <w:t xml:space="preserve">, L.; </w:t>
      </w:r>
      <w:proofErr w:type="spellStart"/>
      <w:r w:rsidRPr="00195507">
        <w:t>Arenz</w:t>
      </w:r>
      <w:proofErr w:type="spellEnd"/>
      <w:r w:rsidRPr="00195507">
        <w:t xml:space="preserve">, M.; </w:t>
      </w:r>
      <w:proofErr w:type="spellStart"/>
      <w:r w:rsidRPr="00195507">
        <w:t>Savan</w:t>
      </w:r>
      <w:proofErr w:type="spellEnd"/>
      <w:r w:rsidRPr="00195507">
        <w:t xml:space="preserve">, A.; </w:t>
      </w:r>
      <w:proofErr w:type="spellStart"/>
      <w:r w:rsidRPr="00195507">
        <w:t>Schuhmann</w:t>
      </w:r>
      <w:proofErr w:type="spellEnd"/>
      <w:r w:rsidRPr="00195507">
        <w:t xml:space="preserve">, W.; Ludwig, A.; Rossmeisl, J. Bayesian Optimization of High‐Entropy Alloy Compositions for Electrocatalytic Oxygen Reduction**. </w:t>
      </w:r>
      <w:proofErr w:type="spellStart"/>
      <w:r w:rsidRPr="00195507">
        <w:rPr>
          <w:i/>
          <w:iCs/>
        </w:rPr>
        <w:t>Angew</w:t>
      </w:r>
      <w:proofErr w:type="spellEnd"/>
      <w:r w:rsidRPr="00195507">
        <w:rPr>
          <w:i/>
          <w:iCs/>
        </w:rPr>
        <w:t>. Chem.</w:t>
      </w:r>
      <w:r w:rsidRPr="00195507">
        <w:t xml:space="preserve"> </w:t>
      </w:r>
      <w:r w:rsidRPr="00195507">
        <w:rPr>
          <w:b/>
          <w:bCs/>
        </w:rPr>
        <w:t>2021</w:t>
      </w:r>
      <w:r w:rsidRPr="00195507">
        <w:t xml:space="preserve">, </w:t>
      </w:r>
      <w:r w:rsidRPr="00195507">
        <w:rPr>
          <w:i/>
          <w:iCs/>
        </w:rPr>
        <w:t>133</w:t>
      </w:r>
      <w:r w:rsidRPr="00195507">
        <w:t xml:space="preserve"> (45), 24346–24354. https://doi.org/10.1002/ange.202108116.</w:t>
      </w:r>
    </w:p>
    <w:p w14:paraId="67F2B6D6" w14:textId="77777777" w:rsidR="00195507" w:rsidRPr="00195507" w:rsidRDefault="00195507" w:rsidP="00195507">
      <w:pPr>
        <w:pStyle w:val="Bibliography"/>
      </w:pPr>
      <w:r w:rsidRPr="00195507">
        <w:t>(26)</w:t>
      </w:r>
      <w:r w:rsidRPr="00195507">
        <w:tab/>
      </w:r>
      <w:r w:rsidRPr="00195507">
        <w:rPr>
          <w:i/>
          <w:iCs/>
        </w:rPr>
        <w:t>The IUPAC Compendium of Chemical Terminology: The Gold Book</w:t>
      </w:r>
      <w:r w:rsidRPr="00195507">
        <w:t>, 4th ed.; Gold, V., Ed.; International Union of Pure and Applied Chemistry (IUPAC): Research Triangle Park, NC, 2019. https://doi.org/10.1351/goldbook.</w:t>
      </w:r>
    </w:p>
    <w:p w14:paraId="655D2993" w14:textId="77777777" w:rsidR="00195507" w:rsidRPr="00195507" w:rsidRDefault="00195507" w:rsidP="00195507">
      <w:pPr>
        <w:pStyle w:val="Bibliography"/>
      </w:pPr>
      <w:r w:rsidRPr="00195507">
        <w:t>(27)</w:t>
      </w:r>
      <w:r w:rsidRPr="00195507">
        <w:tab/>
        <w:t xml:space="preserve">Chan, K.; Tsai, C.; Hansen, H. A.; </w:t>
      </w:r>
      <w:proofErr w:type="spellStart"/>
      <w:r w:rsidRPr="00195507">
        <w:t>Nørskov</w:t>
      </w:r>
      <w:proofErr w:type="spellEnd"/>
      <w:r w:rsidRPr="00195507">
        <w:t xml:space="preserve">, J. K. Molybdenum </w:t>
      </w:r>
      <w:proofErr w:type="spellStart"/>
      <w:r w:rsidRPr="00195507">
        <w:t>Sulfides</w:t>
      </w:r>
      <w:proofErr w:type="spellEnd"/>
      <w:r w:rsidRPr="00195507">
        <w:t xml:space="preserve"> and Selenides as Possible Electrocatalysts for CO </w:t>
      </w:r>
      <w:r w:rsidRPr="00195507">
        <w:rPr>
          <w:vertAlign w:val="subscript"/>
        </w:rPr>
        <w:t>2</w:t>
      </w:r>
      <w:r w:rsidRPr="00195507">
        <w:t xml:space="preserve"> Reduction. </w:t>
      </w:r>
      <w:proofErr w:type="spellStart"/>
      <w:r w:rsidRPr="00195507">
        <w:rPr>
          <w:i/>
          <w:iCs/>
        </w:rPr>
        <w:t>ChemCatChem</w:t>
      </w:r>
      <w:proofErr w:type="spellEnd"/>
      <w:r w:rsidRPr="00195507">
        <w:t xml:space="preserve"> </w:t>
      </w:r>
      <w:r w:rsidRPr="00195507">
        <w:rPr>
          <w:b/>
          <w:bCs/>
        </w:rPr>
        <w:t>2014</w:t>
      </w:r>
      <w:r w:rsidRPr="00195507">
        <w:t xml:space="preserve">, </w:t>
      </w:r>
      <w:r w:rsidRPr="00195507">
        <w:rPr>
          <w:i/>
          <w:iCs/>
        </w:rPr>
        <w:t>6</w:t>
      </w:r>
      <w:r w:rsidRPr="00195507">
        <w:t xml:space="preserve"> (7), 1899–1905. https://doi.org/10.1002/cctc.201402128.</w:t>
      </w:r>
    </w:p>
    <w:p w14:paraId="4210D394" w14:textId="77777777" w:rsidR="00195507" w:rsidRPr="00195507" w:rsidRDefault="00195507" w:rsidP="00195507">
      <w:pPr>
        <w:pStyle w:val="Bibliography"/>
      </w:pPr>
      <w:r w:rsidRPr="00195507">
        <w:t>(28)</w:t>
      </w:r>
      <w:r w:rsidRPr="00195507">
        <w:tab/>
        <w:t xml:space="preserve">Atkins, P. W.; De Paula, J.; Keeler, J. </w:t>
      </w:r>
      <w:r w:rsidRPr="00195507">
        <w:rPr>
          <w:i/>
          <w:iCs/>
        </w:rPr>
        <w:t>Atkins’ Physical Chemistry</w:t>
      </w:r>
      <w:r w:rsidRPr="00195507">
        <w:t>, Twelfth edition.; Oxford University Press: New York, NY, 2023.</w:t>
      </w:r>
    </w:p>
    <w:p w14:paraId="1A91B32E" w14:textId="77777777" w:rsidR="00195507" w:rsidRPr="00195507" w:rsidRDefault="00195507" w:rsidP="00195507">
      <w:pPr>
        <w:pStyle w:val="Bibliography"/>
      </w:pPr>
      <w:r w:rsidRPr="00195507">
        <w:t>(29)</w:t>
      </w:r>
      <w:r w:rsidRPr="00195507">
        <w:tab/>
        <w:t>Gibbs, J. W. Gibbs, Josiah Willard. “On the Equilibrium of Heterogeneous Substances.” (1879): 300-320.</w:t>
      </w:r>
    </w:p>
    <w:p w14:paraId="62939A17" w14:textId="77777777" w:rsidR="00195507" w:rsidRPr="00195507" w:rsidRDefault="00195507" w:rsidP="00195507">
      <w:pPr>
        <w:pStyle w:val="Bibliography"/>
      </w:pPr>
      <w:r w:rsidRPr="00195507">
        <w:t>(30)</w:t>
      </w:r>
      <w:r w:rsidRPr="00195507">
        <w:tab/>
        <w:t xml:space="preserve">Yeh, J.-W.; Chen, S.-K.; Lin, S.-J.; Gan, J.-Y.; Chin, T.-S.; Shun, T.-T.; </w:t>
      </w:r>
      <w:proofErr w:type="spellStart"/>
      <w:r w:rsidRPr="00195507">
        <w:t>Tsau</w:t>
      </w:r>
      <w:proofErr w:type="spellEnd"/>
      <w:r w:rsidRPr="00195507">
        <w:t xml:space="preserve">, C.-H.; Chang, S.-Y. Nanostructured High-Entropy Alloys with Multiple Principal Elements: Novel Alloy Design Concepts and Outcomes. </w:t>
      </w:r>
      <w:r w:rsidRPr="00195507">
        <w:rPr>
          <w:i/>
          <w:iCs/>
        </w:rPr>
        <w:t>Adv. Eng. Mater.</w:t>
      </w:r>
      <w:r w:rsidRPr="00195507">
        <w:t xml:space="preserve"> </w:t>
      </w:r>
      <w:r w:rsidRPr="00195507">
        <w:rPr>
          <w:b/>
          <w:bCs/>
        </w:rPr>
        <w:t>2004</w:t>
      </w:r>
      <w:r w:rsidRPr="00195507">
        <w:t xml:space="preserve">, </w:t>
      </w:r>
      <w:r w:rsidRPr="00195507">
        <w:rPr>
          <w:i/>
          <w:iCs/>
        </w:rPr>
        <w:t>6</w:t>
      </w:r>
      <w:r w:rsidRPr="00195507">
        <w:t xml:space="preserve"> (5), 299–303. https://doi.org/10.1002/adem.200300567.</w:t>
      </w:r>
    </w:p>
    <w:p w14:paraId="538B4EE7" w14:textId="77777777" w:rsidR="00195507" w:rsidRPr="00195507" w:rsidRDefault="00195507" w:rsidP="00195507">
      <w:pPr>
        <w:pStyle w:val="Bibliography"/>
      </w:pPr>
      <w:r w:rsidRPr="00195507">
        <w:t>(31)</w:t>
      </w:r>
      <w:r w:rsidRPr="00195507">
        <w:tab/>
        <w:t xml:space="preserve">Swalin, R. A. </w:t>
      </w:r>
      <w:r w:rsidRPr="00195507">
        <w:rPr>
          <w:i/>
          <w:iCs/>
        </w:rPr>
        <w:t>Thermodynamics of Solids</w:t>
      </w:r>
      <w:r w:rsidRPr="00195507">
        <w:t>, 2d ed.; Wiley series on the science and technology of materials; J. Wiley: New York, 1972.</w:t>
      </w:r>
    </w:p>
    <w:p w14:paraId="225ED900" w14:textId="77777777" w:rsidR="00195507" w:rsidRPr="00195507" w:rsidRDefault="00195507" w:rsidP="00195507">
      <w:pPr>
        <w:pStyle w:val="Bibliography"/>
      </w:pPr>
      <w:r w:rsidRPr="00195507">
        <w:t>(32)</w:t>
      </w:r>
      <w:r w:rsidRPr="00195507">
        <w:tab/>
        <w:t xml:space="preserve">Miracle, D. B.; </w:t>
      </w:r>
      <w:proofErr w:type="spellStart"/>
      <w:r w:rsidRPr="00195507">
        <w:t>Senkov</w:t>
      </w:r>
      <w:proofErr w:type="spellEnd"/>
      <w:r w:rsidRPr="00195507">
        <w:t xml:space="preserve">, O. N. A Critical Review of High Entropy Alloys and Related Concepts. </w:t>
      </w:r>
      <w:r w:rsidRPr="00195507">
        <w:rPr>
          <w:i/>
          <w:iCs/>
        </w:rPr>
        <w:t>Acta Mater.</w:t>
      </w:r>
      <w:r w:rsidRPr="00195507">
        <w:t xml:space="preserve"> </w:t>
      </w:r>
      <w:r w:rsidRPr="00195507">
        <w:rPr>
          <w:b/>
          <w:bCs/>
        </w:rPr>
        <w:t>2017</w:t>
      </w:r>
      <w:r w:rsidRPr="00195507">
        <w:t xml:space="preserve">, </w:t>
      </w:r>
      <w:r w:rsidRPr="00195507">
        <w:rPr>
          <w:i/>
          <w:iCs/>
        </w:rPr>
        <w:t>122</w:t>
      </w:r>
      <w:r w:rsidRPr="00195507">
        <w:t>, 448–511. https://doi.org/10.1016/j.actamat.2016.08.081.</w:t>
      </w:r>
    </w:p>
    <w:p w14:paraId="2BB789C0" w14:textId="77777777" w:rsidR="00195507" w:rsidRPr="00195507" w:rsidRDefault="00195507" w:rsidP="00195507">
      <w:pPr>
        <w:pStyle w:val="Bibliography"/>
      </w:pPr>
      <w:r w:rsidRPr="00195507">
        <w:t>(33)</w:t>
      </w:r>
      <w:r w:rsidRPr="00195507">
        <w:tab/>
      </w:r>
      <w:proofErr w:type="spellStart"/>
      <w:r w:rsidRPr="00195507">
        <w:t>Troparevsky</w:t>
      </w:r>
      <w:proofErr w:type="spellEnd"/>
      <w:r w:rsidRPr="00195507">
        <w:t xml:space="preserve">, M. C.; Morris, J. R.; </w:t>
      </w:r>
      <w:proofErr w:type="spellStart"/>
      <w:r w:rsidRPr="00195507">
        <w:t>Daene</w:t>
      </w:r>
      <w:proofErr w:type="spellEnd"/>
      <w:r w:rsidRPr="00195507">
        <w:t xml:space="preserve">, M.; Wang, Y.; </w:t>
      </w:r>
      <w:proofErr w:type="spellStart"/>
      <w:r w:rsidRPr="00195507">
        <w:t>Lupini</w:t>
      </w:r>
      <w:proofErr w:type="spellEnd"/>
      <w:r w:rsidRPr="00195507">
        <w:t xml:space="preserve">, A. R.; Stocks, G. M. Beyond Atomic Sizes and Hume-Rothery Rules: Understanding and Predicting High-Entropy Alloys. </w:t>
      </w:r>
      <w:r w:rsidRPr="00195507">
        <w:rPr>
          <w:i/>
          <w:iCs/>
        </w:rPr>
        <w:t>JOM</w:t>
      </w:r>
      <w:r w:rsidRPr="00195507">
        <w:t xml:space="preserve"> </w:t>
      </w:r>
      <w:r w:rsidRPr="00195507">
        <w:rPr>
          <w:b/>
          <w:bCs/>
        </w:rPr>
        <w:t>2015</w:t>
      </w:r>
      <w:r w:rsidRPr="00195507">
        <w:t xml:space="preserve">, </w:t>
      </w:r>
      <w:r w:rsidRPr="00195507">
        <w:rPr>
          <w:i/>
          <w:iCs/>
        </w:rPr>
        <w:t>67</w:t>
      </w:r>
      <w:r w:rsidRPr="00195507">
        <w:t xml:space="preserve"> (10), 2350–2363. https://doi.org/10.1007/s11837-015-1594-2.</w:t>
      </w:r>
    </w:p>
    <w:p w14:paraId="3B2C5FCB" w14:textId="77777777" w:rsidR="00195507" w:rsidRPr="00195507" w:rsidRDefault="00195507" w:rsidP="00195507">
      <w:pPr>
        <w:pStyle w:val="Bibliography"/>
      </w:pPr>
      <w:r w:rsidRPr="00195507">
        <w:t>(34)</w:t>
      </w:r>
      <w:r w:rsidRPr="00195507">
        <w:tab/>
      </w:r>
      <w:proofErr w:type="spellStart"/>
      <w:r w:rsidRPr="00195507">
        <w:t>Lv</w:t>
      </w:r>
      <w:proofErr w:type="spellEnd"/>
      <w:r w:rsidRPr="00195507">
        <w:t xml:space="preserve">, Z. Y.; Liu, X. J.; Jia, B.; Wang, H.; Wu, Y.; Lu, Z. P. Development of a Novel High-Entropy Alloy with Eminent Efficiency of Degrading Azo Dye Solutions. </w:t>
      </w:r>
      <w:r w:rsidRPr="00195507">
        <w:rPr>
          <w:i/>
          <w:iCs/>
        </w:rPr>
        <w:t>Sci. Rep.</w:t>
      </w:r>
      <w:r w:rsidRPr="00195507">
        <w:t xml:space="preserve"> </w:t>
      </w:r>
      <w:r w:rsidRPr="00195507">
        <w:rPr>
          <w:b/>
          <w:bCs/>
        </w:rPr>
        <w:t>2016</w:t>
      </w:r>
      <w:r w:rsidRPr="00195507">
        <w:t xml:space="preserve">, </w:t>
      </w:r>
      <w:r w:rsidRPr="00195507">
        <w:rPr>
          <w:i/>
          <w:iCs/>
        </w:rPr>
        <w:t>6</w:t>
      </w:r>
      <w:r w:rsidRPr="00195507">
        <w:t xml:space="preserve"> (1), 34213. https://doi.org/10.1038/srep34213.</w:t>
      </w:r>
    </w:p>
    <w:p w14:paraId="3063CECE" w14:textId="77777777" w:rsidR="00195507" w:rsidRPr="00195507" w:rsidRDefault="00195507" w:rsidP="00195507">
      <w:pPr>
        <w:pStyle w:val="Bibliography"/>
      </w:pPr>
      <w:r w:rsidRPr="00195507">
        <w:lastRenderedPageBreak/>
        <w:t>(35)</w:t>
      </w:r>
      <w:r w:rsidRPr="00195507">
        <w:tab/>
        <w:t xml:space="preserve">Pedersen, J. K.; Batchelor, T. A. A.; Bagger, A.; Rossmeisl, J. High-Entropy Alloys as Catalysts for the CO </w:t>
      </w:r>
      <w:proofErr w:type="gramStart"/>
      <w:r w:rsidRPr="00195507">
        <w:rPr>
          <w:vertAlign w:val="subscript"/>
        </w:rPr>
        <w:t>2</w:t>
      </w:r>
      <w:proofErr w:type="gramEnd"/>
      <w:r w:rsidRPr="00195507">
        <w:t xml:space="preserve"> and CO Reduction Reactions. </w:t>
      </w:r>
      <w:r w:rsidRPr="00195507">
        <w:rPr>
          <w:i/>
          <w:iCs/>
        </w:rPr>
        <w:t xml:space="preserve">ACS </w:t>
      </w:r>
      <w:proofErr w:type="spellStart"/>
      <w:r w:rsidRPr="00195507">
        <w:rPr>
          <w:i/>
          <w:iCs/>
        </w:rPr>
        <w:t>Catal</w:t>
      </w:r>
      <w:proofErr w:type="spellEnd"/>
      <w:r w:rsidRPr="00195507">
        <w:rPr>
          <w:i/>
          <w:iCs/>
        </w:rPr>
        <w:t>.</w:t>
      </w:r>
      <w:r w:rsidRPr="00195507">
        <w:t xml:space="preserve"> </w:t>
      </w:r>
      <w:r w:rsidRPr="00195507">
        <w:rPr>
          <w:b/>
          <w:bCs/>
        </w:rPr>
        <w:t>2020</w:t>
      </w:r>
      <w:r w:rsidRPr="00195507">
        <w:t xml:space="preserve">, </w:t>
      </w:r>
      <w:r w:rsidRPr="00195507">
        <w:rPr>
          <w:i/>
          <w:iCs/>
        </w:rPr>
        <w:t>10</w:t>
      </w:r>
      <w:r w:rsidRPr="00195507">
        <w:t xml:space="preserve"> (3), 2169–2176. https://doi.org/10.1021/acscatal.9b04343.</w:t>
      </w:r>
    </w:p>
    <w:p w14:paraId="0001896F" w14:textId="77777777" w:rsidR="00195507" w:rsidRPr="00195507" w:rsidRDefault="00195507" w:rsidP="00195507">
      <w:pPr>
        <w:pStyle w:val="Bibliography"/>
      </w:pPr>
      <w:r w:rsidRPr="00195507">
        <w:t>(36)</w:t>
      </w:r>
      <w:r w:rsidRPr="00195507">
        <w:tab/>
      </w:r>
      <w:proofErr w:type="spellStart"/>
      <w:r w:rsidRPr="00195507">
        <w:t>Winjobi</w:t>
      </w:r>
      <w:proofErr w:type="spellEnd"/>
      <w:r w:rsidRPr="00195507">
        <w:t xml:space="preserve">, O.; Zhang, Z.; Liang, C.; Li, W. Carbon Nanotube Supported Platinum–Palladium Nanoparticles for Formic Acid Oxidation. </w:t>
      </w:r>
      <w:proofErr w:type="spellStart"/>
      <w:r w:rsidRPr="00195507">
        <w:rPr>
          <w:i/>
          <w:iCs/>
        </w:rPr>
        <w:t>Electrochimica</w:t>
      </w:r>
      <w:proofErr w:type="spellEnd"/>
      <w:r w:rsidRPr="00195507">
        <w:rPr>
          <w:i/>
          <w:iCs/>
        </w:rPr>
        <w:t xml:space="preserve"> Acta</w:t>
      </w:r>
      <w:r w:rsidRPr="00195507">
        <w:t xml:space="preserve"> </w:t>
      </w:r>
      <w:r w:rsidRPr="00195507">
        <w:rPr>
          <w:b/>
          <w:bCs/>
        </w:rPr>
        <w:t>2010</w:t>
      </w:r>
      <w:r w:rsidRPr="00195507">
        <w:t xml:space="preserve">, </w:t>
      </w:r>
      <w:r w:rsidRPr="00195507">
        <w:rPr>
          <w:i/>
          <w:iCs/>
        </w:rPr>
        <w:t>55</w:t>
      </w:r>
      <w:r w:rsidRPr="00195507">
        <w:t xml:space="preserve"> (13), 4217–4221. https://doi.org/10.1016/j.electacta.2010.02.062.</w:t>
      </w:r>
    </w:p>
    <w:p w14:paraId="56021D92" w14:textId="77777777" w:rsidR="00195507" w:rsidRPr="00195507" w:rsidRDefault="00195507" w:rsidP="00195507">
      <w:pPr>
        <w:pStyle w:val="Bibliography"/>
      </w:pPr>
      <w:r w:rsidRPr="00195507">
        <w:t>(37)</w:t>
      </w:r>
      <w:r w:rsidRPr="00195507">
        <w:tab/>
        <w:t xml:space="preserve">Hohenberg, P.; Kohn, W. Inhomogeneous Electron Gas. </w:t>
      </w:r>
      <w:r w:rsidRPr="00195507">
        <w:rPr>
          <w:i/>
          <w:iCs/>
        </w:rPr>
        <w:t>Phys. Rev.</w:t>
      </w:r>
      <w:r w:rsidRPr="00195507">
        <w:t xml:space="preserve"> </w:t>
      </w:r>
      <w:r w:rsidRPr="00195507">
        <w:rPr>
          <w:b/>
          <w:bCs/>
        </w:rPr>
        <w:t>1964</w:t>
      </w:r>
      <w:r w:rsidRPr="00195507">
        <w:t xml:space="preserve">, </w:t>
      </w:r>
      <w:r w:rsidRPr="00195507">
        <w:rPr>
          <w:i/>
          <w:iCs/>
        </w:rPr>
        <w:t>136</w:t>
      </w:r>
      <w:r w:rsidRPr="00195507">
        <w:t xml:space="preserve"> (3B), B864–B871. https://doi.org/10.1103/PhysRev.136.B864.</w:t>
      </w:r>
    </w:p>
    <w:p w14:paraId="2A35575D" w14:textId="77777777" w:rsidR="00195507" w:rsidRPr="00195507" w:rsidRDefault="00195507" w:rsidP="00195507">
      <w:pPr>
        <w:pStyle w:val="Bibliography"/>
      </w:pPr>
      <w:r w:rsidRPr="00195507">
        <w:t>(38)</w:t>
      </w:r>
      <w:r w:rsidRPr="00195507">
        <w:tab/>
        <w:t xml:space="preserve">Kohn, W.; Sham, L. J. Self-Consistent Equations Including </w:t>
      </w:r>
      <w:proofErr w:type="gramStart"/>
      <w:r w:rsidRPr="00195507">
        <w:t>Exchange</w:t>
      </w:r>
      <w:proofErr w:type="gramEnd"/>
      <w:r w:rsidRPr="00195507">
        <w:t xml:space="preserve"> and Correlation Effects. </w:t>
      </w:r>
      <w:r w:rsidRPr="00195507">
        <w:rPr>
          <w:i/>
          <w:iCs/>
        </w:rPr>
        <w:t>Phys. Rev.</w:t>
      </w:r>
      <w:r w:rsidRPr="00195507">
        <w:t xml:space="preserve"> </w:t>
      </w:r>
      <w:r w:rsidRPr="00195507">
        <w:rPr>
          <w:b/>
          <w:bCs/>
        </w:rPr>
        <w:t>1965</w:t>
      </w:r>
      <w:r w:rsidRPr="00195507">
        <w:t xml:space="preserve">, </w:t>
      </w:r>
      <w:r w:rsidRPr="00195507">
        <w:rPr>
          <w:i/>
          <w:iCs/>
        </w:rPr>
        <w:t>140</w:t>
      </w:r>
      <w:r w:rsidRPr="00195507">
        <w:t xml:space="preserve"> (4A), A1133–A1138. https://doi.org/10.1103/PhysRev.140.A1133.</w:t>
      </w:r>
    </w:p>
    <w:p w14:paraId="5B654CA5" w14:textId="77777777" w:rsidR="00195507" w:rsidRPr="00195507" w:rsidRDefault="00195507" w:rsidP="00195507">
      <w:pPr>
        <w:pStyle w:val="Bibliography"/>
      </w:pPr>
      <w:r w:rsidRPr="00195507">
        <w:t>(39)</w:t>
      </w:r>
      <w:r w:rsidRPr="00195507">
        <w:tab/>
        <w:t xml:space="preserve">Hammer, B.; Hansen, L. B.; </w:t>
      </w:r>
      <w:proofErr w:type="spellStart"/>
      <w:r w:rsidRPr="00195507">
        <w:t>Nørskov</w:t>
      </w:r>
      <w:proofErr w:type="spellEnd"/>
      <w:r w:rsidRPr="00195507">
        <w:t xml:space="preserve">, J. K. Improved Adsorption Energetics within Density-Functional Theory Using Revised Perdew-Burke-Ernzerhof Functionals. </w:t>
      </w:r>
      <w:r w:rsidRPr="00195507">
        <w:rPr>
          <w:i/>
          <w:iCs/>
        </w:rPr>
        <w:t>Phys. Rev. B</w:t>
      </w:r>
      <w:r w:rsidRPr="00195507">
        <w:t xml:space="preserve"> </w:t>
      </w:r>
      <w:r w:rsidRPr="00195507">
        <w:rPr>
          <w:b/>
          <w:bCs/>
        </w:rPr>
        <w:t>1999</w:t>
      </w:r>
      <w:r w:rsidRPr="00195507">
        <w:t xml:space="preserve">, </w:t>
      </w:r>
      <w:r w:rsidRPr="00195507">
        <w:rPr>
          <w:i/>
          <w:iCs/>
        </w:rPr>
        <w:t>59</w:t>
      </w:r>
      <w:r w:rsidRPr="00195507">
        <w:t xml:space="preserve"> (11), 7413–7421. https://doi.org/10.1103/PhysRevB.59.7413.</w:t>
      </w:r>
    </w:p>
    <w:p w14:paraId="583A492E" w14:textId="77777777" w:rsidR="00195507" w:rsidRPr="00195507" w:rsidRDefault="00195507" w:rsidP="00195507">
      <w:pPr>
        <w:pStyle w:val="Bibliography"/>
      </w:pPr>
      <w:r w:rsidRPr="00195507">
        <w:t>(40)</w:t>
      </w:r>
      <w:r w:rsidRPr="00195507">
        <w:tab/>
        <w:t xml:space="preserve">Perdew, J. P.; Burke, K.; Ernzerhof, M. Generalized Gradient Approximation Made Simple. </w:t>
      </w:r>
      <w:r w:rsidRPr="00195507">
        <w:rPr>
          <w:i/>
          <w:iCs/>
        </w:rPr>
        <w:t>Phys. Rev. Lett.</w:t>
      </w:r>
      <w:r w:rsidRPr="00195507">
        <w:t xml:space="preserve"> </w:t>
      </w:r>
      <w:r w:rsidRPr="00195507">
        <w:rPr>
          <w:b/>
          <w:bCs/>
        </w:rPr>
        <w:t>1996</w:t>
      </w:r>
      <w:r w:rsidRPr="00195507">
        <w:t xml:space="preserve">, </w:t>
      </w:r>
      <w:r w:rsidRPr="00195507">
        <w:rPr>
          <w:i/>
          <w:iCs/>
        </w:rPr>
        <w:t>77</w:t>
      </w:r>
      <w:r w:rsidRPr="00195507">
        <w:t xml:space="preserve"> (18), 3865–3868. https://doi.org/10.1103/PhysRevLett.77.3865.</w:t>
      </w:r>
    </w:p>
    <w:p w14:paraId="4F16517C" w14:textId="77777777" w:rsidR="00195507" w:rsidRPr="00195507" w:rsidRDefault="00195507" w:rsidP="00195507">
      <w:pPr>
        <w:pStyle w:val="Bibliography"/>
      </w:pPr>
      <w:r w:rsidRPr="00195507">
        <w:t>(41)</w:t>
      </w:r>
      <w:r w:rsidRPr="00195507">
        <w:tab/>
        <w:t xml:space="preserve">Mortensen, J. J.; Hansen, L. B.; Jacobsen, K. W. Real-Space Grid Implementation of the Projector Augmented Wave Method. </w:t>
      </w:r>
      <w:r w:rsidRPr="00195507">
        <w:rPr>
          <w:i/>
          <w:iCs/>
        </w:rPr>
        <w:t>Phys. Rev. B</w:t>
      </w:r>
      <w:r w:rsidRPr="00195507">
        <w:t xml:space="preserve"> </w:t>
      </w:r>
      <w:r w:rsidRPr="00195507">
        <w:rPr>
          <w:b/>
          <w:bCs/>
        </w:rPr>
        <w:t>2005</w:t>
      </w:r>
      <w:r w:rsidRPr="00195507">
        <w:t xml:space="preserve">, </w:t>
      </w:r>
      <w:r w:rsidRPr="00195507">
        <w:rPr>
          <w:i/>
          <w:iCs/>
        </w:rPr>
        <w:t>71</w:t>
      </w:r>
      <w:r w:rsidRPr="00195507">
        <w:t xml:space="preserve"> (3), 035109. https://doi.org/10.1103/PhysRevB.71.035109.</w:t>
      </w:r>
    </w:p>
    <w:p w14:paraId="2640F1D7" w14:textId="77777777" w:rsidR="00195507" w:rsidRPr="00195507" w:rsidRDefault="00195507" w:rsidP="00195507">
      <w:pPr>
        <w:pStyle w:val="Bibliography"/>
      </w:pPr>
      <w:r w:rsidRPr="00195507">
        <w:t>(42)</w:t>
      </w:r>
      <w:r w:rsidRPr="00195507">
        <w:tab/>
        <w:t xml:space="preserve">Hjorth Larsen, A.; </w:t>
      </w:r>
      <w:proofErr w:type="spellStart"/>
      <w:r w:rsidRPr="00195507">
        <w:t>Jørgen</w:t>
      </w:r>
      <w:proofErr w:type="spellEnd"/>
      <w:r w:rsidRPr="00195507">
        <w:t xml:space="preserve"> Mortensen, J.; </w:t>
      </w:r>
      <w:proofErr w:type="spellStart"/>
      <w:r w:rsidRPr="00195507">
        <w:t>Blomqvist</w:t>
      </w:r>
      <w:proofErr w:type="spellEnd"/>
      <w:r w:rsidRPr="00195507">
        <w:t xml:space="preserve">, J.; Castelli, I. E.; Christensen, R.; </w:t>
      </w:r>
      <w:proofErr w:type="spellStart"/>
      <w:r w:rsidRPr="00195507">
        <w:t>Dułak</w:t>
      </w:r>
      <w:proofErr w:type="spellEnd"/>
      <w:r w:rsidRPr="00195507">
        <w:t xml:space="preserve">, M.; </w:t>
      </w:r>
      <w:proofErr w:type="spellStart"/>
      <w:r w:rsidRPr="00195507">
        <w:t>Friis</w:t>
      </w:r>
      <w:proofErr w:type="spellEnd"/>
      <w:r w:rsidRPr="00195507">
        <w:t xml:space="preserve">, J.; Groves, M. N.; Hammer, B.; </w:t>
      </w:r>
      <w:proofErr w:type="spellStart"/>
      <w:r w:rsidRPr="00195507">
        <w:t>Hargus</w:t>
      </w:r>
      <w:proofErr w:type="spellEnd"/>
      <w:r w:rsidRPr="00195507">
        <w:t xml:space="preserve">, C.; Hermes, E. D.; Jennings, P. C.; </w:t>
      </w:r>
      <w:proofErr w:type="spellStart"/>
      <w:r w:rsidRPr="00195507">
        <w:t>Bjerre</w:t>
      </w:r>
      <w:proofErr w:type="spellEnd"/>
      <w:r w:rsidRPr="00195507">
        <w:t xml:space="preserve"> Jensen, P.; Kermode, J.; </w:t>
      </w:r>
      <w:proofErr w:type="spellStart"/>
      <w:r w:rsidRPr="00195507">
        <w:t>Kitchin</w:t>
      </w:r>
      <w:proofErr w:type="spellEnd"/>
      <w:r w:rsidRPr="00195507">
        <w:t xml:space="preserve">, J. R.; Leonhard </w:t>
      </w:r>
      <w:proofErr w:type="spellStart"/>
      <w:r w:rsidRPr="00195507">
        <w:t>Kolsbjerg</w:t>
      </w:r>
      <w:proofErr w:type="spellEnd"/>
      <w:r w:rsidRPr="00195507">
        <w:t xml:space="preserve">, E.; </w:t>
      </w:r>
      <w:proofErr w:type="spellStart"/>
      <w:r w:rsidRPr="00195507">
        <w:t>Kubal</w:t>
      </w:r>
      <w:proofErr w:type="spellEnd"/>
      <w:r w:rsidRPr="00195507">
        <w:t xml:space="preserve">, J.; </w:t>
      </w:r>
      <w:proofErr w:type="spellStart"/>
      <w:r w:rsidRPr="00195507">
        <w:t>Kaasbjerg</w:t>
      </w:r>
      <w:proofErr w:type="spellEnd"/>
      <w:r w:rsidRPr="00195507">
        <w:t xml:space="preserve">, K.; </w:t>
      </w:r>
      <w:proofErr w:type="spellStart"/>
      <w:r w:rsidRPr="00195507">
        <w:t>Lysgaard</w:t>
      </w:r>
      <w:proofErr w:type="spellEnd"/>
      <w:r w:rsidRPr="00195507">
        <w:t xml:space="preserve">, S.; Bergmann </w:t>
      </w:r>
      <w:proofErr w:type="spellStart"/>
      <w:r w:rsidRPr="00195507">
        <w:t>Maronsson</w:t>
      </w:r>
      <w:proofErr w:type="spellEnd"/>
      <w:r w:rsidRPr="00195507">
        <w:t xml:space="preserve">, J.; Maxson, T.; Olsen, T.; </w:t>
      </w:r>
      <w:proofErr w:type="spellStart"/>
      <w:r w:rsidRPr="00195507">
        <w:t>Pastewka</w:t>
      </w:r>
      <w:proofErr w:type="spellEnd"/>
      <w:r w:rsidRPr="00195507">
        <w:t xml:space="preserve">, L.; Peterson, A.; </w:t>
      </w:r>
      <w:proofErr w:type="spellStart"/>
      <w:r w:rsidRPr="00195507">
        <w:t>Rostgaard</w:t>
      </w:r>
      <w:proofErr w:type="spellEnd"/>
      <w:r w:rsidRPr="00195507">
        <w:t xml:space="preserve">, C.; </w:t>
      </w:r>
      <w:proofErr w:type="spellStart"/>
      <w:r w:rsidRPr="00195507">
        <w:t>Schiøtz</w:t>
      </w:r>
      <w:proofErr w:type="spellEnd"/>
      <w:r w:rsidRPr="00195507">
        <w:t xml:space="preserve">, J.; </w:t>
      </w:r>
      <w:proofErr w:type="spellStart"/>
      <w:r w:rsidRPr="00195507">
        <w:t>Schütt</w:t>
      </w:r>
      <w:proofErr w:type="spellEnd"/>
      <w:r w:rsidRPr="00195507">
        <w:t xml:space="preserve">, O.; Strange, M.; </w:t>
      </w:r>
      <w:proofErr w:type="spellStart"/>
      <w:r w:rsidRPr="00195507">
        <w:t>Thygesen</w:t>
      </w:r>
      <w:proofErr w:type="spellEnd"/>
      <w:r w:rsidRPr="00195507">
        <w:t xml:space="preserve">, K. S.; </w:t>
      </w:r>
      <w:proofErr w:type="spellStart"/>
      <w:r w:rsidRPr="00195507">
        <w:t>Vegge</w:t>
      </w:r>
      <w:proofErr w:type="spellEnd"/>
      <w:r w:rsidRPr="00195507">
        <w:t xml:space="preserve">, T.; </w:t>
      </w:r>
      <w:proofErr w:type="spellStart"/>
      <w:r w:rsidRPr="00195507">
        <w:t>Vilhelmsen</w:t>
      </w:r>
      <w:proofErr w:type="spellEnd"/>
      <w:r w:rsidRPr="00195507">
        <w:t xml:space="preserve">, L.; Walter, M.; Zeng, Z.; Jacobsen, K. W. The Atomic Simulation Environment—a Python Library for Working with Atoms. </w:t>
      </w:r>
      <w:r w:rsidRPr="00195507">
        <w:rPr>
          <w:i/>
          <w:iCs/>
        </w:rPr>
        <w:t xml:space="preserve">J. Phys. </w:t>
      </w:r>
      <w:proofErr w:type="spellStart"/>
      <w:r w:rsidRPr="00195507">
        <w:rPr>
          <w:i/>
          <w:iCs/>
        </w:rPr>
        <w:t>Condens</w:t>
      </w:r>
      <w:proofErr w:type="spellEnd"/>
      <w:r w:rsidRPr="00195507">
        <w:rPr>
          <w:i/>
          <w:iCs/>
        </w:rPr>
        <w:t>. Matter</w:t>
      </w:r>
      <w:r w:rsidRPr="00195507">
        <w:t xml:space="preserve"> </w:t>
      </w:r>
      <w:r w:rsidRPr="00195507">
        <w:rPr>
          <w:b/>
          <w:bCs/>
        </w:rPr>
        <w:t>2017</w:t>
      </w:r>
      <w:r w:rsidRPr="00195507">
        <w:t xml:space="preserve">, </w:t>
      </w:r>
      <w:r w:rsidRPr="00195507">
        <w:rPr>
          <w:i/>
          <w:iCs/>
        </w:rPr>
        <w:t>29</w:t>
      </w:r>
      <w:r w:rsidRPr="00195507">
        <w:t xml:space="preserve"> (27), 273002. https://doi.org/10.1088/1361-648X/aa680e.</w:t>
      </w:r>
    </w:p>
    <w:p w14:paraId="248A9F3F" w14:textId="77777777" w:rsidR="00195507" w:rsidRPr="00195507" w:rsidRDefault="00195507" w:rsidP="00195507">
      <w:pPr>
        <w:pStyle w:val="Bibliography"/>
      </w:pPr>
      <w:r w:rsidRPr="00195507">
        <w:t>(43)</w:t>
      </w:r>
      <w:r w:rsidRPr="00195507">
        <w:tab/>
      </w:r>
      <w:proofErr w:type="spellStart"/>
      <w:r w:rsidRPr="00195507">
        <w:t>Blöchl</w:t>
      </w:r>
      <w:proofErr w:type="spellEnd"/>
      <w:r w:rsidRPr="00195507">
        <w:t xml:space="preserve">, P. E. Projector Augmented-Wave Method. </w:t>
      </w:r>
      <w:r w:rsidRPr="00195507">
        <w:rPr>
          <w:i/>
          <w:iCs/>
        </w:rPr>
        <w:t>Phys. Rev. B</w:t>
      </w:r>
      <w:r w:rsidRPr="00195507">
        <w:t xml:space="preserve"> </w:t>
      </w:r>
      <w:r w:rsidRPr="00195507">
        <w:rPr>
          <w:b/>
          <w:bCs/>
        </w:rPr>
        <w:t>1994</w:t>
      </w:r>
      <w:r w:rsidRPr="00195507">
        <w:t xml:space="preserve">, </w:t>
      </w:r>
      <w:r w:rsidRPr="00195507">
        <w:rPr>
          <w:i/>
          <w:iCs/>
        </w:rPr>
        <w:t>50</w:t>
      </w:r>
      <w:r w:rsidRPr="00195507">
        <w:t xml:space="preserve"> (24), 17953–17979. https://doi.org/10.1103/PhysRevB.50.17953.</w:t>
      </w:r>
    </w:p>
    <w:p w14:paraId="750BFB11" w14:textId="77777777" w:rsidR="00195507" w:rsidRPr="00195507" w:rsidRDefault="00195507" w:rsidP="00195507">
      <w:pPr>
        <w:pStyle w:val="Bibliography"/>
      </w:pPr>
      <w:r w:rsidRPr="00195507">
        <w:t>(44)</w:t>
      </w:r>
      <w:r w:rsidRPr="00195507">
        <w:tab/>
      </w:r>
      <w:proofErr w:type="spellStart"/>
      <w:r w:rsidRPr="00195507">
        <w:t>Blöchl</w:t>
      </w:r>
      <w:proofErr w:type="spellEnd"/>
      <w:r w:rsidRPr="00195507">
        <w:t xml:space="preserve">, P. E.; </w:t>
      </w:r>
      <w:proofErr w:type="spellStart"/>
      <w:r w:rsidRPr="00195507">
        <w:t>Först</w:t>
      </w:r>
      <w:proofErr w:type="spellEnd"/>
      <w:r w:rsidRPr="00195507">
        <w:t xml:space="preserve">, C. J.; </w:t>
      </w:r>
      <w:proofErr w:type="spellStart"/>
      <w:r w:rsidRPr="00195507">
        <w:t>Schimpl</w:t>
      </w:r>
      <w:proofErr w:type="spellEnd"/>
      <w:r w:rsidRPr="00195507">
        <w:t xml:space="preserve">, J. Projector Augmented Wave </w:t>
      </w:r>
      <w:proofErr w:type="spellStart"/>
      <w:r w:rsidRPr="00195507">
        <w:t>Method:Ab</w:t>
      </w:r>
      <w:proofErr w:type="spellEnd"/>
      <w:r w:rsidRPr="00195507">
        <w:t xml:space="preserve"> Initio Molecular Dynamics with Full Wave Functions. </w:t>
      </w:r>
      <w:r w:rsidRPr="00195507">
        <w:rPr>
          <w:i/>
          <w:iCs/>
        </w:rPr>
        <w:t>Bull. Mater. Sci.</w:t>
      </w:r>
      <w:r w:rsidRPr="00195507">
        <w:t xml:space="preserve"> </w:t>
      </w:r>
      <w:r w:rsidRPr="00195507">
        <w:rPr>
          <w:b/>
          <w:bCs/>
        </w:rPr>
        <w:t>2003</w:t>
      </w:r>
      <w:r w:rsidRPr="00195507">
        <w:t xml:space="preserve">, </w:t>
      </w:r>
      <w:r w:rsidRPr="00195507">
        <w:rPr>
          <w:i/>
          <w:iCs/>
        </w:rPr>
        <w:t>26</w:t>
      </w:r>
      <w:r w:rsidRPr="00195507">
        <w:t xml:space="preserve"> (1), 33–41. https://doi.org/10.1007/BF02712785.</w:t>
      </w:r>
    </w:p>
    <w:p w14:paraId="67ABAA71" w14:textId="77777777" w:rsidR="00195507" w:rsidRPr="00195507" w:rsidRDefault="00195507" w:rsidP="00195507">
      <w:pPr>
        <w:pStyle w:val="Bibliography"/>
      </w:pPr>
      <w:r w:rsidRPr="00195507">
        <w:t>(45)</w:t>
      </w:r>
      <w:r w:rsidRPr="00195507">
        <w:tab/>
      </w:r>
      <w:proofErr w:type="spellStart"/>
      <w:r w:rsidRPr="00195507">
        <w:t>Rostgaard</w:t>
      </w:r>
      <w:proofErr w:type="spellEnd"/>
      <w:r w:rsidRPr="00195507">
        <w:t xml:space="preserve">, Carsten. “The Projector Augmented-Wave Method.” </w:t>
      </w:r>
      <w:proofErr w:type="spellStart"/>
      <w:r w:rsidRPr="00195507">
        <w:t>arXiv</w:t>
      </w:r>
      <w:proofErr w:type="spellEnd"/>
      <w:r w:rsidRPr="00195507">
        <w:t xml:space="preserve"> Preprint arXiv:0910.1921 (2009).</w:t>
      </w:r>
    </w:p>
    <w:p w14:paraId="3FB6A737" w14:textId="77777777" w:rsidR="00195507" w:rsidRPr="00195507" w:rsidRDefault="00195507" w:rsidP="00195507">
      <w:pPr>
        <w:pStyle w:val="Bibliography"/>
      </w:pPr>
      <w:r w:rsidRPr="00195507">
        <w:t>(46)</w:t>
      </w:r>
      <w:r w:rsidRPr="00195507">
        <w:tab/>
        <w:t>Bloch, F. �</w:t>
      </w:r>
      <w:proofErr w:type="spellStart"/>
      <w:r w:rsidRPr="00195507">
        <w:t>ber</w:t>
      </w:r>
      <w:proofErr w:type="spellEnd"/>
      <w:r w:rsidRPr="00195507">
        <w:t xml:space="preserve"> die </w:t>
      </w:r>
      <w:proofErr w:type="spellStart"/>
      <w:r w:rsidRPr="00195507">
        <w:t>Quantenmechanik</w:t>
      </w:r>
      <w:proofErr w:type="spellEnd"/>
      <w:r w:rsidRPr="00195507">
        <w:t xml:space="preserve"> der </w:t>
      </w:r>
      <w:proofErr w:type="spellStart"/>
      <w:r w:rsidRPr="00195507">
        <w:t>Elektronen</w:t>
      </w:r>
      <w:proofErr w:type="spellEnd"/>
      <w:r w:rsidRPr="00195507">
        <w:t xml:space="preserve"> in </w:t>
      </w:r>
      <w:proofErr w:type="spellStart"/>
      <w:r w:rsidRPr="00195507">
        <w:t>Kristallgittern</w:t>
      </w:r>
      <w:proofErr w:type="spellEnd"/>
      <w:r w:rsidRPr="00195507">
        <w:t xml:space="preserve">. </w:t>
      </w:r>
      <w:r w:rsidRPr="00195507">
        <w:rPr>
          <w:i/>
          <w:iCs/>
        </w:rPr>
        <w:t xml:space="preserve">Z. </w:t>
      </w:r>
      <w:proofErr w:type="spellStart"/>
      <w:r w:rsidRPr="00195507">
        <w:rPr>
          <w:i/>
          <w:iCs/>
        </w:rPr>
        <w:t>F�r</w:t>
      </w:r>
      <w:proofErr w:type="spellEnd"/>
      <w:r w:rsidRPr="00195507">
        <w:rPr>
          <w:i/>
          <w:iCs/>
        </w:rPr>
        <w:t xml:space="preserve"> Phys.</w:t>
      </w:r>
      <w:r w:rsidRPr="00195507">
        <w:t xml:space="preserve"> </w:t>
      </w:r>
      <w:r w:rsidRPr="00195507">
        <w:rPr>
          <w:b/>
          <w:bCs/>
        </w:rPr>
        <w:t>1929</w:t>
      </w:r>
      <w:r w:rsidRPr="00195507">
        <w:t xml:space="preserve">, </w:t>
      </w:r>
      <w:r w:rsidRPr="00195507">
        <w:rPr>
          <w:i/>
          <w:iCs/>
        </w:rPr>
        <w:t>52</w:t>
      </w:r>
      <w:r w:rsidRPr="00195507">
        <w:t xml:space="preserve"> (7–8), 555–600. https://doi.org/10.1007/BF01339455.</w:t>
      </w:r>
    </w:p>
    <w:p w14:paraId="5D39AD9D" w14:textId="77777777" w:rsidR="00195507" w:rsidRPr="00195507" w:rsidRDefault="00195507" w:rsidP="00195507">
      <w:pPr>
        <w:pStyle w:val="Bibliography"/>
      </w:pPr>
      <w:r w:rsidRPr="00195507">
        <w:t>(47)</w:t>
      </w:r>
      <w:r w:rsidRPr="00195507">
        <w:tab/>
        <w:t>Friedman, Jerome H. “Greedy Function Approximation: A Gradient Boosting Machine.” Annals of Statistics (2001): 1189-1232.</w:t>
      </w:r>
    </w:p>
    <w:p w14:paraId="08C64890" w14:textId="77777777" w:rsidR="00195507" w:rsidRPr="00195507" w:rsidRDefault="00195507" w:rsidP="00195507">
      <w:pPr>
        <w:pStyle w:val="Bibliography"/>
      </w:pPr>
      <w:r w:rsidRPr="00195507">
        <w:t>(48)</w:t>
      </w:r>
      <w:r w:rsidRPr="00195507">
        <w:tab/>
        <w:t>Chen, Tianqi, et al. “</w:t>
      </w:r>
      <w:proofErr w:type="spellStart"/>
      <w:r w:rsidRPr="00195507">
        <w:t>Xgboost</w:t>
      </w:r>
      <w:proofErr w:type="spellEnd"/>
      <w:r w:rsidRPr="00195507">
        <w:t>: Extreme Gradient Boosting.” R Package Version 0.4-2 1.4 (2015): 1-4.</w:t>
      </w:r>
    </w:p>
    <w:p w14:paraId="39DA7EB3" w14:textId="77777777" w:rsidR="00195507" w:rsidRPr="00195507" w:rsidRDefault="00195507" w:rsidP="00195507">
      <w:pPr>
        <w:pStyle w:val="Bibliography"/>
      </w:pPr>
      <w:r w:rsidRPr="00195507">
        <w:t>(49)</w:t>
      </w:r>
      <w:r w:rsidRPr="00195507">
        <w:tab/>
        <w:t xml:space="preserve">Van Rossum, G.; Drake Jr, F. L. </w:t>
      </w:r>
      <w:r w:rsidRPr="00195507">
        <w:rPr>
          <w:i/>
          <w:iCs/>
        </w:rPr>
        <w:t>Python Reference Manual</w:t>
      </w:r>
      <w:r w:rsidRPr="00195507">
        <w:t xml:space="preserve">; Centrum </w:t>
      </w:r>
      <w:proofErr w:type="spellStart"/>
      <w:r w:rsidRPr="00195507">
        <w:t>voor</w:t>
      </w:r>
      <w:proofErr w:type="spellEnd"/>
      <w:r w:rsidRPr="00195507">
        <w:t xml:space="preserve"> </w:t>
      </w:r>
      <w:proofErr w:type="spellStart"/>
      <w:r w:rsidRPr="00195507">
        <w:t>Wiskunde</w:t>
      </w:r>
      <w:proofErr w:type="spellEnd"/>
      <w:r w:rsidRPr="00195507">
        <w:t xml:space="preserve"> </w:t>
      </w:r>
      <w:proofErr w:type="spellStart"/>
      <w:r w:rsidRPr="00195507">
        <w:t>en</w:t>
      </w:r>
      <w:proofErr w:type="spellEnd"/>
      <w:r w:rsidRPr="00195507">
        <w:t xml:space="preserve"> Informatica Amsterdam, 1995.</w:t>
      </w:r>
    </w:p>
    <w:p w14:paraId="0E3B7052" w14:textId="77777777" w:rsidR="00195507" w:rsidRPr="00195507" w:rsidRDefault="00195507" w:rsidP="00195507">
      <w:pPr>
        <w:pStyle w:val="Bibliography"/>
      </w:pPr>
      <w:r w:rsidRPr="00195507">
        <w:t>(50)</w:t>
      </w:r>
      <w:r w:rsidRPr="00195507">
        <w:tab/>
        <w:t xml:space="preserve">Peterson, A. A.; </w:t>
      </w:r>
      <w:proofErr w:type="spellStart"/>
      <w:r w:rsidRPr="00195507">
        <w:t>Nørskov</w:t>
      </w:r>
      <w:proofErr w:type="spellEnd"/>
      <w:r w:rsidRPr="00195507">
        <w:t xml:space="preserve">, J. K. Activity Descriptors for CO </w:t>
      </w:r>
      <w:r w:rsidRPr="00195507">
        <w:rPr>
          <w:vertAlign w:val="subscript"/>
        </w:rPr>
        <w:t>2</w:t>
      </w:r>
      <w:r w:rsidRPr="00195507">
        <w:t xml:space="preserve"> Electroreduction to Methane on Transition-Metal Catalysts. </w:t>
      </w:r>
      <w:r w:rsidRPr="00195507">
        <w:rPr>
          <w:i/>
          <w:iCs/>
        </w:rPr>
        <w:t>J. Phys. Chem. Lett.</w:t>
      </w:r>
      <w:r w:rsidRPr="00195507">
        <w:t xml:space="preserve"> </w:t>
      </w:r>
      <w:r w:rsidRPr="00195507">
        <w:rPr>
          <w:b/>
          <w:bCs/>
        </w:rPr>
        <w:t>2012</w:t>
      </w:r>
      <w:r w:rsidRPr="00195507">
        <w:t xml:space="preserve">, </w:t>
      </w:r>
      <w:r w:rsidRPr="00195507">
        <w:rPr>
          <w:i/>
          <w:iCs/>
        </w:rPr>
        <w:t>3</w:t>
      </w:r>
      <w:r w:rsidRPr="00195507">
        <w:t xml:space="preserve"> (2), 251–258. https://doi.org/10.1021/jz201461p.</w:t>
      </w:r>
    </w:p>
    <w:p w14:paraId="1950C4B8" w14:textId="77777777" w:rsidR="00195507" w:rsidRPr="00195507" w:rsidRDefault="00195507" w:rsidP="00195507">
      <w:pPr>
        <w:pStyle w:val="Bibliography"/>
      </w:pPr>
      <w:r w:rsidRPr="00195507">
        <w:t>(51)</w:t>
      </w:r>
      <w:r w:rsidRPr="00195507">
        <w:tab/>
      </w:r>
      <w:proofErr w:type="spellStart"/>
      <w:r w:rsidRPr="00195507">
        <w:t>Studt</w:t>
      </w:r>
      <w:proofErr w:type="spellEnd"/>
      <w:r w:rsidRPr="00195507">
        <w:t xml:space="preserve">, F.; </w:t>
      </w:r>
      <w:proofErr w:type="spellStart"/>
      <w:r w:rsidRPr="00195507">
        <w:t>Abild</w:t>
      </w:r>
      <w:proofErr w:type="spellEnd"/>
      <w:r w:rsidRPr="00195507">
        <w:t xml:space="preserve">-Pedersen, F.; Varley, J. B.; </w:t>
      </w:r>
      <w:proofErr w:type="spellStart"/>
      <w:r w:rsidRPr="00195507">
        <w:t>Nørskov</w:t>
      </w:r>
      <w:proofErr w:type="spellEnd"/>
      <w:r w:rsidRPr="00195507">
        <w:t>, J. K. CO and CO2 Hydrogenation to Methanol Calculated Using the BEEF-</w:t>
      </w:r>
      <w:proofErr w:type="spellStart"/>
      <w:r w:rsidRPr="00195507">
        <w:t>vdW</w:t>
      </w:r>
      <w:proofErr w:type="spellEnd"/>
      <w:r w:rsidRPr="00195507">
        <w:t xml:space="preserve"> Functional. </w:t>
      </w:r>
      <w:proofErr w:type="spellStart"/>
      <w:r w:rsidRPr="00195507">
        <w:rPr>
          <w:i/>
          <w:iCs/>
        </w:rPr>
        <w:t>Catal</w:t>
      </w:r>
      <w:proofErr w:type="spellEnd"/>
      <w:r w:rsidRPr="00195507">
        <w:rPr>
          <w:i/>
          <w:iCs/>
        </w:rPr>
        <w:t>. Lett.</w:t>
      </w:r>
      <w:r w:rsidRPr="00195507">
        <w:t xml:space="preserve"> </w:t>
      </w:r>
      <w:r w:rsidRPr="00195507">
        <w:rPr>
          <w:b/>
          <w:bCs/>
        </w:rPr>
        <w:t>2013</w:t>
      </w:r>
      <w:r w:rsidRPr="00195507">
        <w:t xml:space="preserve">, </w:t>
      </w:r>
      <w:r w:rsidRPr="00195507">
        <w:rPr>
          <w:i/>
          <w:iCs/>
        </w:rPr>
        <w:t>143</w:t>
      </w:r>
      <w:r w:rsidRPr="00195507">
        <w:t xml:space="preserve"> (1), 71–73. https://doi.org/10.1007/s10562-012-0947-5.</w:t>
      </w:r>
    </w:p>
    <w:p w14:paraId="6460A82F" w14:textId="060F71B7" w:rsidR="00B03586" w:rsidRPr="00B03586" w:rsidRDefault="00B03586" w:rsidP="00B03586">
      <w:pPr>
        <w:rPr>
          <w:lang w:val="en-US"/>
        </w:rPr>
      </w:pPr>
      <w:r>
        <w:rPr>
          <w:lang w:val="en-US"/>
        </w:rPr>
        <w:fldChar w:fldCharType="end"/>
      </w:r>
    </w:p>
    <w:sectPr w:rsidR="00B03586" w:rsidRPr="00B03586" w:rsidSect="00EB53DE">
      <w:footerReference w:type="even" r:id="rId31"/>
      <w:footerReference w:type="default" r:id="rId32"/>
      <w:headerReference w:type="first" r:id="rId33"/>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91640" w14:textId="77777777" w:rsidR="00B84158" w:rsidRDefault="00B84158">
      <w:r>
        <w:separator/>
      </w:r>
    </w:p>
    <w:p w14:paraId="63C745F4" w14:textId="77777777" w:rsidR="00B84158" w:rsidRDefault="00B84158"/>
    <w:p w14:paraId="6ED37E06" w14:textId="77777777" w:rsidR="00B84158" w:rsidRDefault="00B84158"/>
  </w:endnote>
  <w:endnote w:type="continuationSeparator" w:id="0">
    <w:p w14:paraId="29295FBB" w14:textId="77777777" w:rsidR="00B84158" w:rsidRDefault="00B84158">
      <w:r>
        <w:continuationSeparator/>
      </w:r>
    </w:p>
    <w:p w14:paraId="334A63E6" w14:textId="77777777" w:rsidR="00B84158" w:rsidRDefault="00B84158"/>
    <w:p w14:paraId="47E735A9" w14:textId="77777777" w:rsidR="00B84158" w:rsidRDefault="00B841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88570" w14:textId="77777777" w:rsidR="00B84158" w:rsidRDefault="00B84158">
      <w:r>
        <w:separator/>
      </w:r>
    </w:p>
    <w:p w14:paraId="19F3E13F" w14:textId="77777777" w:rsidR="00B84158" w:rsidRDefault="00B84158"/>
    <w:p w14:paraId="3C14F345" w14:textId="77777777" w:rsidR="00B84158" w:rsidRDefault="00B84158"/>
  </w:footnote>
  <w:footnote w:type="continuationSeparator" w:id="0">
    <w:p w14:paraId="55BB03C3" w14:textId="77777777" w:rsidR="00B84158" w:rsidRDefault="00B84158">
      <w:r>
        <w:continuationSeparator/>
      </w:r>
    </w:p>
    <w:p w14:paraId="028C2AE2" w14:textId="77777777" w:rsidR="00B84158" w:rsidRDefault="00B84158"/>
    <w:p w14:paraId="5655C7D0" w14:textId="77777777" w:rsidR="00B84158" w:rsidRDefault="00B841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61" w:name="SD_OFF_Line1"/>
          <w:r w:rsidRPr="00C1137E">
            <w:rPr>
              <w:lang w:val="en-US"/>
            </w:rPr>
            <w:t>UNIVERSITY OF COPENHAGEN</w:t>
          </w:r>
          <w:bookmarkEnd w:id="61"/>
        </w:p>
        <w:p w14:paraId="308050C5" w14:textId="1D799C98" w:rsidR="00E6743A" w:rsidRPr="0099766A" w:rsidRDefault="00103857" w:rsidP="00103857">
          <w:pPr>
            <w:pStyle w:val="Template-Hoved2"/>
          </w:pPr>
          <w:r>
            <w:rPr>
              <w:lang w:val="en-US"/>
            </w:rPr>
            <w:t>DEPARTMENT</w:t>
          </w:r>
          <w:bookmarkStart w:id="62" w:name="SD_OFF_Line3"/>
          <w:bookmarkEnd w:id="62"/>
          <w:r w:rsidR="00B03586">
            <w:rPr>
              <w:lang w:val="en-US"/>
            </w:rPr>
            <w:t xml:space="preserve"> </w:t>
          </w:r>
          <w:r w:rsidR="0095104F">
            <w:rPr>
              <w:lang w:val="en-US"/>
            </w:rPr>
            <w:t>of chemistry</w:t>
          </w:r>
        </w:p>
      </w:tc>
    </w:tr>
  </w:tbl>
  <w:p w14:paraId="428C6469" w14:textId="77777777" w:rsidR="00E6743A" w:rsidRDefault="00AC224F">
    <w:pPr>
      <w:pStyle w:val="Header"/>
    </w:pPr>
    <w:bookmarkStart w:id="63" w:name="Phd"/>
    <w:bookmarkEnd w:id="63"/>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4C2B"/>
    <w:rsid w:val="000278D0"/>
    <w:rsid w:val="00030129"/>
    <w:rsid w:val="000349D3"/>
    <w:rsid w:val="00040A61"/>
    <w:rsid w:val="00045C38"/>
    <w:rsid w:val="00045DDF"/>
    <w:rsid w:val="0005025C"/>
    <w:rsid w:val="00052C67"/>
    <w:rsid w:val="00060002"/>
    <w:rsid w:val="00063A2A"/>
    <w:rsid w:val="00064289"/>
    <w:rsid w:val="00065A1B"/>
    <w:rsid w:val="00070095"/>
    <w:rsid w:val="00071021"/>
    <w:rsid w:val="0007287F"/>
    <w:rsid w:val="0007368A"/>
    <w:rsid w:val="0007537E"/>
    <w:rsid w:val="00076664"/>
    <w:rsid w:val="000801AA"/>
    <w:rsid w:val="000820DC"/>
    <w:rsid w:val="000834F5"/>
    <w:rsid w:val="00084082"/>
    <w:rsid w:val="0008650E"/>
    <w:rsid w:val="0008685C"/>
    <w:rsid w:val="000904F7"/>
    <w:rsid w:val="00092B27"/>
    <w:rsid w:val="00094634"/>
    <w:rsid w:val="000979B8"/>
    <w:rsid w:val="000A0448"/>
    <w:rsid w:val="000A3D71"/>
    <w:rsid w:val="000A5668"/>
    <w:rsid w:val="000B11E8"/>
    <w:rsid w:val="000B185A"/>
    <w:rsid w:val="000B3E2B"/>
    <w:rsid w:val="000C145D"/>
    <w:rsid w:val="000C1AC9"/>
    <w:rsid w:val="000C46B3"/>
    <w:rsid w:val="000C5796"/>
    <w:rsid w:val="000C7FC5"/>
    <w:rsid w:val="000D0BA6"/>
    <w:rsid w:val="000D246F"/>
    <w:rsid w:val="000D4A19"/>
    <w:rsid w:val="000D5106"/>
    <w:rsid w:val="000E0975"/>
    <w:rsid w:val="000E2B24"/>
    <w:rsid w:val="000E3152"/>
    <w:rsid w:val="000E39A4"/>
    <w:rsid w:val="000E5798"/>
    <w:rsid w:val="000E5B9D"/>
    <w:rsid w:val="000E5D88"/>
    <w:rsid w:val="000E5EC7"/>
    <w:rsid w:val="000F0893"/>
    <w:rsid w:val="000F104D"/>
    <w:rsid w:val="000F181A"/>
    <w:rsid w:val="000F1AA0"/>
    <w:rsid w:val="000F1F94"/>
    <w:rsid w:val="000F3AD7"/>
    <w:rsid w:val="000F3D26"/>
    <w:rsid w:val="000F461B"/>
    <w:rsid w:val="000F4924"/>
    <w:rsid w:val="000F62B9"/>
    <w:rsid w:val="000F706A"/>
    <w:rsid w:val="00103857"/>
    <w:rsid w:val="0010624C"/>
    <w:rsid w:val="00106EB0"/>
    <w:rsid w:val="0011190F"/>
    <w:rsid w:val="001122A1"/>
    <w:rsid w:val="00112F02"/>
    <w:rsid w:val="00114989"/>
    <w:rsid w:val="00115355"/>
    <w:rsid w:val="001214F8"/>
    <w:rsid w:val="00123CA0"/>
    <w:rsid w:val="00124295"/>
    <w:rsid w:val="00124550"/>
    <w:rsid w:val="00130972"/>
    <w:rsid w:val="00132F7D"/>
    <w:rsid w:val="00135392"/>
    <w:rsid w:val="00135B1D"/>
    <w:rsid w:val="00137437"/>
    <w:rsid w:val="00142468"/>
    <w:rsid w:val="00143BB9"/>
    <w:rsid w:val="00146AF7"/>
    <w:rsid w:val="001523CB"/>
    <w:rsid w:val="001559B0"/>
    <w:rsid w:val="00157DB8"/>
    <w:rsid w:val="001601C8"/>
    <w:rsid w:val="00165584"/>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5507"/>
    <w:rsid w:val="00197A82"/>
    <w:rsid w:val="001A03A3"/>
    <w:rsid w:val="001A1817"/>
    <w:rsid w:val="001A2C8B"/>
    <w:rsid w:val="001A3721"/>
    <w:rsid w:val="001A4183"/>
    <w:rsid w:val="001A4B72"/>
    <w:rsid w:val="001A5FB2"/>
    <w:rsid w:val="001A642A"/>
    <w:rsid w:val="001A7ABB"/>
    <w:rsid w:val="001B2330"/>
    <w:rsid w:val="001B3252"/>
    <w:rsid w:val="001B6980"/>
    <w:rsid w:val="001B756E"/>
    <w:rsid w:val="001C2080"/>
    <w:rsid w:val="001C2248"/>
    <w:rsid w:val="001C24AF"/>
    <w:rsid w:val="001D057E"/>
    <w:rsid w:val="001D12E1"/>
    <w:rsid w:val="001D2746"/>
    <w:rsid w:val="001D4E4D"/>
    <w:rsid w:val="001E04A3"/>
    <w:rsid w:val="001E23AF"/>
    <w:rsid w:val="001F2252"/>
    <w:rsid w:val="001F22B1"/>
    <w:rsid w:val="001F2680"/>
    <w:rsid w:val="001F2D7F"/>
    <w:rsid w:val="001F3F6C"/>
    <w:rsid w:val="001F4BCC"/>
    <w:rsid w:val="001F604C"/>
    <w:rsid w:val="001F66AD"/>
    <w:rsid w:val="0020012D"/>
    <w:rsid w:val="00204847"/>
    <w:rsid w:val="002138D2"/>
    <w:rsid w:val="00215452"/>
    <w:rsid w:val="00223E7A"/>
    <w:rsid w:val="0022413C"/>
    <w:rsid w:val="00225124"/>
    <w:rsid w:val="00226E75"/>
    <w:rsid w:val="002307F7"/>
    <w:rsid w:val="002334F0"/>
    <w:rsid w:val="00234344"/>
    <w:rsid w:val="0024276F"/>
    <w:rsid w:val="00243140"/>
    <w:rsid w:val="0024332C"/>
    <w:rsid w:val="00247B24"/>
    <w:rsid w:val="00250B99"/>
    <w:rsid w:val="00252F7A"/>
    <w:rsid w:val="0025315C"/>
    <w:rsid w:val="00255676"/>
    <w:rsid w:val="00257C11"/>
    <w:rsid w:val="00262105"/>
    <w:rsid w:val="002630D3"/>
    <w:rsid w:val="00266582"/>
    <w:rsid w:val="00270B89"/>
    <w:rsid w:val="00270F8F"/>
    <w:rsid w:val="00273226"/>
    <w:rsid w:val="00275CB7"/>
    <w:rsid w:val="002802C8"/>
    <w:rsid w:val="00280603"/>
    <w:rsid w:val="00280C82"/>
    <w:rsid w:val="00282676"/>
    <w:rsid w:val="002908E3"/>
    <w:rsid w:val="0029395E"/>
    <w:rsid w:val="00293C1A"/>
    <w:rsid w:val="00294225"/>
    <w:rsid w:val="00296FCC"/>
    <w:rsid w:val="002A1FA7"/>
    <w:rsid w:val="002A3EAD"/>
    <w:rsid w:val="002A4D8A"/>
    <w:rsid w:val="002A51BB"/>
    <w:rsid w:val="002A5C7C"/>
    <w:rsid w:val="002A6FCD"/>
    <w:rsid w:val="002A7702"/>
    <w:rsid w:val="002B0782"/>
    <w:rsid w:val="002B60B2"/>
    <w:rsid w:val="002B614D"/>
    <w:rsid w:val="002B70C7"/>
    <w:rsid w:val="002C407D"/>
    <w:rsid w:val="002C5892"/>
    <w:rsid w:val="002C6952"/>
    <w:rsid w:val="002C75D0"/>
    <w:rsid w:val="002C7759"/>
    <w:rsid w:val="002D2BD8"/>
    <w:rsid w:val="002D4F96"/>
    <w:rsid w:val="002D626A"/>
    <w:rsid w:val="002E514F"/>
    <w:rsid w:val="002E5907"/>
    <w:rsid w:val="002E6B0A"/>
    <w:rsid w:val="002F15DD"/>
    <w:rsid w:val="002F1DC9"/>
    <w:rsid w:val="002F2F09"/>
    <w:rsid w:val="002F3419"/>
    <w:rsid w:val="002F556F"/>
    <w:rsid w:val="002F5AE0"/>
    <w:rsid w:val="003007C6"/>
    <w:rsid w:val="00305B7A"/>
    <w:rsid w:val="00305C65"/>
    <w:rsid w:val="0030672F"/>
    <w:rsid w:val="00306C2A"/>
    <w:rsid w:val="00306E49"/>
    <w:rsid w:val="00316965"/>
    <w:rsid w:val="00317F2E"/>
    <w:rsid w:val="00320469"/>
    <w:rsid w:val="003208C4"/>
    <w:rsid w:val="00325CDA"/>
    <w:rsid w:val="00331A3B"/>
    <w:rsid w:val="00334191"/>
    <w:rsid w:val="00335191"/>
    <w:rsid w:val="00336F1F"/>
    <w:rsid w:val="00337829"/>
    <w:rsid w:val="00341823"/>
    <w:rsid w:val="00341884"/>
    <w:rsid w:val="003454F6"/>
    <w:rsid w:val="00346DF6"/>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6B66"/>
    <w:rsid w:val="003A7634"/>
    <w:rsid w:val="003A779B"/>
    <w:rsid w:val="003B1381"/>
    <w:rsid w:val="003B4D6F"/>
    <w:rsid w:val="003B4EAD"/>
    <w:rsid w:val="003B72D0"/>
    <w:rsid w:val="003B735D"/>
    <w:rsid w:val="003B781F"/>
    <w:rsid w:val="003C446C"/>
    <w:rsid w:val="003D44B3"/>
    <w:rsid w:val="003E5CF9"/>
    <w:rsid w:val="003E7520"/>
    <w:rsid w:val="003F0A92"/>
    <w:rsid w:val="003F1F82"/>
    <w:rsid w:val="003F47DE"/>
    <w:rsid w:val="003F70A8"/>
    <w:rsid w:val="00402407"/>
    <w:rsid w:val="00405A87"/>
    <w:rsid w:val="004104B5"/>
    <w:rsid w:val="0041118F"/>
    <w:rsid w:val="00411B89"/>
    <w:rsid w:val="00420431"/>
    <w:rsid w:val="0042369B"/>
    <w:rsid w:val="00431556"/>
    <w:rsid w:val="004323E3"/>
    <w:rsid w:val="004365C9"/>
    <w:rsid w:val="004414CC"/>
    <w:rsid w:val="004447C1"/>
    <w:rsid w:val="00450314"/>
    <w:rsid w:val="00451687"/>
    <w:rsid w:val="00454C7A"/>
    <w:rsid w:val="0045503D"/>
    <w:rsid w:val="004572BD"/>
    <w:rsid w:val="00462256"/>
    <w:rsid w:val="00463B16"/>
    <w:rsid w:val="00464799"/>
    <w:rsid w:val="00464A5D"/>
    <w:rsid w:val="004675BC"/>
    <w:rsid w:val="00473F75"/>
    <w:rsid w:val="00475E0F"/>
    <w:rsid w:val="00476323"/>
    <w:rsid w:val="00476A2A"/>
    <w:rsid w:val="00476A37"/>
    <w:rsid w:val="004770C4"/>
    <w:rsid w:val="0047786C"/>
    <w:rsid w:val="00481943"/>
    <w:rsid w:val="00481C17"/>
    <w:rsid w:val="0049052D"/>
    <w:rsid w:val="00493F20"/>
    <w:rsid w:val="00495932"/>
    <w:rsid w:val="00495DA2"/>
    <w:rsid w:val="00496E54"/>
    <w:rsid w:val="004A25ED"/>
    <w:rsid w:val="004A49FB"/>
    <w:rsid w:val="004B1031"/>
    <w:rsid w:val="004B1C34"/>
    <w:rsid w:val="004B3F9B"/>
    <w:rsid w:val="004B58A4"/>
    <w:rsid w:val="004C11BB"/>
    <w:rsid w:val="004C386B"/>
    <w:rsid w:val="004C4F59"/>
    <w:rsid w:val="004C6AA2"/>
    <w:rsid w:val="004D4A6A"/>
    <w:rsid w:val="004D6149"/>
    <w:rsid w:val="004E0F54"/>
    <w:rsid w:val="004E6803"/>
    <w:rsid w:val="004F0849"/>
    <w:rsid w:val="004F1F10"/>
    <w:rsid w:val="004F5BF0"/>
    <w:rsid w:val="004F72E0"/>
    <w:rsid w:val="00500089"/>
    <w:rsid w:val="00500436"/>
    <w:rsid w:val="005055BF"/>
    <w:rsid w:val="0050738D"/>
    <w:rsid w:val="0050764F"/>
    <w:rsid w:val="00510C97"/>
    <w:rsid w:val="00514E7C"/>
    <w:rsid w:val="005166C6"/>
    <w:rsid w:val="00520AC2"/>
    <w:rsid w:val="005210D3"/>
    <w:rsid w:val="005268AB"/>
    <w:rsid w:val="00526977"/>
    <w:rsid w:val="0053039C"/>
    <w:rsid w:val="00530C6D"/>
    <w:rsid w:val="00530E3D"/>
    <w:rsid w:val="00530F2E"/>
    <w:rsid w:val="00531D4E"/>
    <w:rsid w:val="005321DA"/>
    <w:rsid w:val="0053317E"/>
    <w:rsid w:val="00533304"/>
    <w:rsid w:val="005360C3"/>
    <w:rsid w:val="00536E63"/>
    <w:rsid w:val="00553A3E"/>
    <w:rsid w:val="0055495D"/>
    <w:rsid w:val="0055567B"/>
    <w:rsid w:val="0056006A"/>
    <w:rsid w:val="005611D8"/>
    <w:rsid w:val="00567A95"/>
    <w:rsid w:val="005706D1"/>
    <w:rsid w:val="00571447"/>
    <w:rsid w:val="00573ECA"/>
    <w:rsid w:val="0057632C"/>
    <w:rsid w:val="005802E0"/>
    <w:rsid w:val="0058344E"/>
    <w:rsid w:val="005851B8"/>
    <w:rsid w:val="00586F87"/>
    <w:rsid w:val="00590237"/>
    <w:rsid w:val="00592AD7"/>
    <w:rsid w:val="00593202"/>
    <w:rsid w:val="00597405"/>
    <w:rsid w:val="005A5CEA"/>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5C45"/>
    <w:rsid w:val="006170AA"/>
    <w:rsid w:val="006235F6"/>
    <w:rsid w:val="0062414F"/>
    <w:rsid w:val="006254D6"/>
    <w:rsid w:val="00633886"/>
    <w:rsid w:val="006350D0"/>
    <w:rsid w:val="006416D5"/>
    <w:rsid w:val="006428CD"/>
    <w:rsid w:val="00642C2C"/>
    <w:rsid w:val="00647480"/>
    <w:rsid w:val="006500B8"/>
    <w:rsid w:val="00650C60"/>
    <w:rsid w:val="006525F1"/>
    <w:rsid w:val="006549F9"/>
    <w:rsid w:val="00656565"/>
    <w:rsid w:val="00661636"/>
    <w:rsid w:val="00667EA0"/>
    <w:rsid w:val="00675371"/>
    <w:rsid w:val="00676D4B"/>
    <w:rsid w:val="006851C2"/>
    <w:rsid w:val="00686B3E"/>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E040F"/>
    <w:rsid w:val="006E30FD"/>
    <w:rsid w:val="006E4582"/>
    <w:rsid w:val="006E766F"/>
    <w:rsid w:val="006F301A"/>
    <w:rsid w:val="007003CE"/>
    <w:rsid w:val="0070097C"/>
    <w:rsid w:val="00702597"/>
    <w:rsid w:val="00702CE0"/>
    <w:rsid w:val="007051A3"/>
    <w:rsid w:val="00705D52"/>
    <w:rsid w:val="0070640B"/>
    <w:rsid w:val="0071016D"/>
    <w:rsid w:val="00710318"/>
    <w:rsid w:val="00711BC9"/>
    <w:rsid w:val="00716115"/>
    <w:rsid w:val="00725475"/>
    <w:rsid w:val="007255EA"/>
    <w:rsid w:val="00747B38"/>
    <w:rsid w:val="00747D22"/>
    <w:rsid w:val="00754B2E"/>
    <w:rsid w:val="00755106"/>
    <w:rsid w:val="007564ED"/>
    <w:rsid w:val="0076009F"/>
    <w:rsid w:val="00760443"/>
    <w:rsid w:val="007608E2"/>
    <w:rsid w:val="00760D54"/>
    <w:rsid w:val="00762072"/>
    <w:rsid w:val="007622F5"/>
    <w:rsid w:val="007636CF"/>
    <w:rsid w:val="007661C3"/>
    <w:rsid w:val="00771052"/>
    <w:rsid w:val="00771A80"/>
    <w:rsid w:val="00774A6C"/>
    <w:rsid w:val="00775A81"/>
    <w:rsid w:val="0077790F"/>
    <w:rsid w:val="00790B67"/>
    <w:rsid w:val="00792E14"/>
    <w:rsid w:val="00794810"/>
    <w:rsid w:val="00795809"/>
    <w:rsid w:val="007A16F2"/>
    <w:rsid w:val="007A56BF"/>
    <w:rsid w:val="007A6049"/>
    <w:rsid w:val="007A67BA"/>
    <w:rsid w:val="007A7C16"/>
    <w:rsid w:val="007B11B3"/>
    <w:rsid w:val="007B1D78"/>
    <w:rsid w:val="007B5D1C"/>
    <w:rsid w:val="007C1AA6"/>
    <w:rsid w:val="007C2671"/>
    <w:rsid w:val="007C39C4"/>
    <w:rsid w:val="007C45A6"/>
    <w:rsid w:val="007D0631"/>
    <w:rsid w:val="007D074A"/>
    <w:rsid w:val="007D7C30"/>
    <w:rsid w:val="007D7F90"/>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205D5"/>
    <w:rsid w:val="00820F78"/>
    <w:rsid w:val="00826B69"/>
    <w:rsid w:val="008307F9"/>
    <w:rsid w:val="008312F6"/>
    <w:rsid w:val="00831540"/>
    <w:rsid w:val="00831F1A"/>
    <w:rsid w:val="0083456F"/>
    <w:rsid w:val="0083641B"/>
    <w:rsid w:val="0084001A"/>
    <w:rsid w:val="00840432"/>
    <w:rsid w:val="00841212"/>
    <w:rsid w:val="008453BA"/>
    <w:rsid w:val="00852B6B"/>
    <w:rsid w:val="00853353"/>
    <w:rsid w:val="0085426B"/>
    <w:rsid w:val="00855AE4"/>
    <w:rsid w:val="00860C9C"/>
    <w:rsid w:val="0086130E"/>
    <w:rsid w:val="00861F88"/>
    <w:rsid w:val="008625C5"/>
    <w:rsid w:val="0086311A"/>
    <w:rsid w:val="0086415B"/>
    <w:rsid w:val="00870A61"/>
    <w:rsid w:val="008721E1"/>
    <w:rsid w:val="00880862"/>
    <w:rsid w:val="008929BF"/>
    <w:rsid w:val="00892FE4"/>
    <w:rsid w:val="00893FA4"/>
    <w:rsid w:val="00895193"/>
    <w:rsid w:val="00896311"/>
    <w:rsid w:val="008968A3"/>
    <w:rsid w:val="00896A26"/>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C28"/>
    <w:rsid w:val="008D12AC"/>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62F0"/>
    <w:rsid w:val="00906C31"/>
    <w:rsid w:val="00907E91"/>
    <w:rsid w:val="00911E95"/>
    <w:rsid w:val="00914347"/>
    <w:rsid w:val="0091626F"/>
    <w:rsid w:val="00922168"/>
    <w:rsid w:val="00922BE4"/>
    <w:rsid w:val="00923DF8"/>
    <w:rsid w:val="0092440C"/>
    <w:rsid w:val="00924804"/>
    <w:rsid w:val="009260EB"/>
    <w:rsid w:val="009266D5"/>
    <w:rsid w:val="009266E3"/>
    <w:rsid w:val="00927CCB"/>
    <w:rsid w:val="00927E22"/>
    <w:rsid w:val="0093512F"/>
    <w:rsid w:val="0093573D"/>
    <w:rsid w:val="00941A10"/>
    <w:rsid w:val="00943EE5"/>
    <w:rsid w:val="0094501E"/>
    <w:rsid w:val="009460CD"/>
    <w:rsid w:val="0095104F"/>
    <w:rsid w:val="009511C5"/>
    <w:rsid w:val="00951DC0"/>
    <w:rsid w:val="00953F3F"/>
    <w:rsid w:val="009564E3"/>
    <w:rsid w:val="00957AE2"/>
    <w:rsid w:val="00960F20"/>
    <w:rsid w:val="00970816"/>
    <w:rsid w:val="009725F4"/>
    <w:rsid w:val="0097573D"/>
    <w:rsid w:val="00976FC6"/>
    <w:rsid w:val="009800D5"/>
    <w:rsid w:val="009804F0"/>
    <w:rsid w:val="00981611"/>
    <w:rsid w:val="00991F22"/>
    <w:rsid w:val="0099470D"/>
    <w:rsid w:val="00994DC6"/>
    <w:rsid w:val="00997EC6"/>
    <w:rsid w:val="00997FC4"/>
    <w:rsid w:val="009A1B24"/>
    <w:rsid w:val="009A2F40"/>
    <w:rsid w:val="009A4E04"/>
    <w:rsid w:val="009B102F"/>
    <w:rsid w:val="009B31E3"/>
    <w:rsid w:val="009B3896"/>
    <w:rsid w:val="009B38BA"/>
    <w:rsid w:val="009B4AC7"/>
    <w:rsid w:val="009B70CC"/>
    <w:rsid w:val="009C41A9"/>
    <w:rsid w:val="009C4824"/>
    <w:rsid w:val="009D0894"/>
    <w:rsid w:val="009D1939"/>
    <w:rsid w:val="009D1E40"/>
    <w:rsid w:val="009D231E"/>
    <w:rsid w:val="009D3021"/>
    <w:rsid w:val="009D4EAF"/>
    <w:rsid w:val="009D5379"/>
    <w:rsid w:val="009D5D8F"/>
    <w:rsid w:val="009D736D"/>
    <w:rsid w:val="009E107F"/>
    <w:rsid w:val="009E59B9"/>
    <w:rsid w:val="009F2977"/>
    <w:rsid w:val="009F3C66"/>
    <w:rsid w:val="009F3E2D"/>
    <w:rsid w:val="00A0466B"/>
    <w:rsid w:val="00A13A32"/>
    <w:rsid w:val="00A16B42"/>
    <w:rsid w:val="00A16F37"/>
    <w:rsid w:val="00A20D1C"/>
    <w:rsid w:val="00A210CA"/>
    <w:rsid w:val="00A223E7"/>
    <w:rsid w:val="00A2276C"/>
    <w:rsid w:val="00A27DFA"/>
    <w:rsid w:val="00A30687"/>
    <w:rsid w:val="00A30EBB"/>
    <w:rsid w:val="00A43BC8"/>
    <w:rsid w:val="00A44EE3"/>
    <w:rsid w:val="00A47DBF"/>
    <w:rsid w:val="00A50ACD"/>
    <w:rsid w:val="00A52F50"/>
    <w:rsid w:val="00A542B1"/>
    <w:rsid w:val="00A54589"/>
    <w:rsid w:val="00A56828"/>
    <w:rsid w:val="00A6121E"/>
    <w:rsid w:val="00A63035"/>
    <w:rsid w:val="00A638AA"/>
    <w:rsid w:val="00A64132"/>
    <w:rsid w:val="00A65DF5"/>
    <w:rsid w:val="00A70C17"/>
    <w:rsid w:val="00A7235F"/>
    <w:rsid w:val="00A7426A"/>
    <w:rsid w:val="00A76AEC"/>
    <w:rsid w:val="00A76B3B"/>
    <w:rsid w:val="00A76C51"/>
    <w:rsid w:val="00A7765C"/>
    <w:rsid w:val="00A80724"/>
    <w:rsid w:val="00A81B59"/>
    <w:rsid w:val="00A82B41"/>
    <w:rsid w:val="00A82BFA"/>
    <w:rsid w:val="00A909EF"/>
    <w:rsid w:val="00A912BB"/>
    <w:rsid w:val="00A920B2"/>
    <w:rsid w:val="00A93054"/>
    <w:rsid w:val="00AA0FC2"/>
    <w:rsid w:val="00AA6FC1"/>
    <w:rsid w:val="00AB1225"/>
    <w:rsid w:val="00AB1276"/>
    <w:rsid w:val="00AB4F96"/>
    <w:rsid w:val="00AB5C37"/>
    <w:rsid w:val="00AB652E"/>
    <w:rsid w:val="00AB6FC9"/>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4037"/>
    <w:rsid w:val="00AF707A"/>
    <w:rsid w:val="00AF78B8"/>
    <w:rsid w:val="00AF7B0C"/>
    <w:rsid w:val="00B008A4"/>
    <w:rsid w:val="00B03586"/>
    <w:rsid w:val="00B03757"/>
    <w:rsid w:val="00B0375E"/>
    <w:rsid w:val="00B051CC"/>
    <w:rsid w:val="00B06A14"/>
    <w:rsid w:val="00B07604"/>
    <w:rsid w:val="00B07BE4"/>
    <w:rsid w:val="00B15FB1"/>
    <w:rsid w:val="00B164DC"/>
    <w:rsid w:val="00B214AA"/>
    <w:rsid w:val="00B3088B"/>
    <w:rsid w:val="00B33D7E"/>
    <w:rsid w:val="00B33ED0"/>
    <w:rsid w:val="00B40D9D"/>
    <w:rsid w:val="00B41F35"/>
    <w:rsid w:val="00B45157"/>
    <w:rsid w:val="00B50EBC"/>
    <w:rsid w:val="00B5705C"/>
    <w:rsid w:val="00B67987"/>
    <w:rsid w:val="00B70A24"/>
    <w:rsid w:val="00B753C0"/>
    <w:rsid w:val="00B83B7E"/>
    <w:rsid w:val="00B84158"/>
    <w:rsid w:val="00B8520C"/>
    <w:rsid w:val="00B8752F"/>
    <w:rsid w:val="00B90920"/>
    <w:rsid w:val="00B90C30"/>
    <w:rsid w:val="00B91F1E"/>
    <w:rsid w:val="00B96B51"/>
    <w:rsid w:val="00BA0901"/>
    <w:rsid w:val="00BA4477"/>
    <w:rsid w:val="00BA5DEC"/>
    <w:rsid w:val="00BB33DC"/>
    <w:rsid w:val="00BB3984"/>
    <w:rsid w:val="00BB753D"/>
    <w:rsid w:val="00BB7EC5"/>
    <w:rsid w:val="00BC5D45"/>
    <w:rsid w:val="00BC7A77"/>
    <w:rsid w:val="00BD2333"/>
    <w:rsid w:val="00BD317F"/>
    <w:rsid w:val="00BE1C41"/>
    <w:rsid w:val="00BE6AAF"/>
    <w:rsid w:val="00BF01E9"/>
    <w:rsid w:val="00BF0433"/>
    <w:rsid w:val="00BF18AF"/>
    <w:rsid w:val="00BF2EBE"/>
    <w:rsid w:val="00BF34B2"/>
    <w:rsid w:val="00BF405A"/>
    <w:rsid w:val="00BF7308"/>
    <w:rsid w:val="00C0021B"/>
    <w:rsid w:val="00C00DBB"/>
    <w:rsid w:val="00C00E91"/>
    <w:rsid w:val="00C04B35"/>
    <w:rsid w:val="00C10760"/>
    <w:rsid w:val="00C10B6B"/>
    <w:rsid w:val="00C145D2"/>
    <w:rsid w:val="00C177CD"/>
    <w:rsid w:val="00C3027F"/>
    <w:rsid w:val="00C30632"/>
    <w:rsid w:val="00C370BA"/>
    <w:rsid w:val="00C4025F"/>
    <w:rsid w:val="00C42634"/>
    <w:rsid w:val="00C47DB1"/>
    <w:rsid w:val="00C52CC2"/>
    <w:rsid w:val="00C53E63"/>
    <w:rsid w:val="00C5528C"/>
    <w:rsid w:val="00C559E2"/>
    <w:rsid w:val="00C55C41"/>
    <w:rsid w:val="00C57532"/>
    <w:rsid w:val="00C61E60"/>
    <w:rsid w:val="00C63425"/>
    <w:rsid w:val="00C64B15"/>
    <w:rsid w:val="00C64F6F"/>
    <w:rsid w:val="00C6506F"/>
    <w:rsid w:val="00C702E6"/>
    <w:rsid w:val="00C70AD4"/>
    <w:rsid w:val="00C70D4F"/>
    <w:rsid w:val="00C72EA0"/>
    <w:rsid w:val="00C7443B"/>
    <w:rsid w:val="00C7677D"/>
    <w:rsid w:val="00C777C8"/>
    <w:rsid w:val="00C77AC5"/>
    <w:rsid w:val="00C81F52"/>
    <w:rsid w:val="00C836D2"/>
    <w:rsid w:val="00C86917"/>
    <w:rsid w:val="00C9056C"/>
    <w:rsid w:val="00C9245C"/>
    <w:rsid w:val="00C93155"/>
    <w:rsid w:val="00C93CBE"/>
    <w:rsid w:val="00C93FB6"/>
    <w:rsid w:val="00C9743C"/>
    <w:rsid w:val="00CA1FB2"/>
    <w:rsid w:val="00CA2C3F"/>
    <w:rsid w:val="00CA40E1"/>
    <w:rsid w:val="00CA6D53"/>
    <w:rsid w:val="00CB1BE9"/>
    <w:rsid w:val="00CB39CC"/>
    <w:rsid w:val="00CB3A7D"/>
    <w:rsid w:val="00CC1F86"/>
    <w:rsid w:val="00CC3265"/>
    <w:rsid w:val="00CC32DE"/>
    <w:rsid w:val="00CC3923"/>
    <w:rsid w:val="00CC39AD"/>
    <w:rsid w:val="00CD413D"/>
    <w:rsid w:val="00CD5862"/>
    <w:rsid w:val="00CD78E7"/>
    <w:rsid w:val="00CE2BE4"/>
    <w:rsid w:val="00CE6223"/>
    <w:rsid w:val="00CE6310"/>
    <w:rsid w:val="00CF42C6"/>
    <w:rsid w:val="00D01BFA"/>
    <w:rsid w:val="00D0430A"/>
    <w:rsid w:val="00D0650A"/>
    <w:rsid w:val="00D113F7"/>
    <w:rsid w:val="00D11E52"/>
    <w:rsid w:val="00D126A7"/>
    <w:rsid w:val="00D1361C"/>
    <w:rsid w:val="00D14361"/>
    <w:rsid w:val="00D145FD"/>
    <w:rsid w:val="00D17414"/>
    <w:rsid w:val="00D25014"/>
    <w:rsid w:val="00D30589"/>
    <w:rsid w:val="00D30B8C"/>
    <w:rsid w:val="00D36089"/>
    <w:rsid w:val="00D369E6"/>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70E6"/>
    <w:rsid w:val="00D766D0"/>
    <w:rsid w:val="00D77A10"/>
    <w:rsid w:val="00D85E52"/>
    <w:rsid w:val="00D86036"/>
    <w:rsid w:val="00D86144"/>
    <w:rsid w:val="00D91317"/>
    <w:rsid w:val="00D936A4"/>
    <w:rsid w:val="00DA03EB"/>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E423A"/>
    <w:rsid w:val="00DE68E4"/>
    <w:rsid w:val="00DE72FE"/>
    <w:rsid w:val="00DF211D"/>
    <w:rsid w:val="00DF40BA"/>
    <w:rsid w:val="00DF7BF4"/>
    <w:rsid w:val="00E002AF"/>
    <w:rsid w:val="00E00472"/>
    <w:rsid w:val="00E037A6"/>
    <w:rsid w:val="00E05DCA"/>
    <w:rsid w:val="00E10A8E"/>
    <w:rsid w:val="00E12652"/>
    <w:rsid w:val="00E140AF"/>
    <w:rsid w:val="00E1478F"/>
    <w:rsid w:val="00E152EB"/>
    <w:rsid w:val="00E17CC4"/>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B6F"/>
    <w:rsid w:val="00E51E93"/>
    <w:rsid w:val="00E521F3"/>
    <w:rsid w:val="00E524EF"/>
    <w:rsid w:val="00E5641D"/>
    <w:rsid w:val="00E57D10"/>
    <w:rsid w:val="00E64756"/>
    <w:rsid w:val="00E6743A"/>
    <w:rsid w:val="00E7515D"/>
    <w:rsid w:val="00E757BF"/>
    <w:rsid w:val="00E80911"/>
    <w:rsid w:val="00E859FE"/>
    <w:rsid w:val="00E873C4"/>
    <w:rsid w:val="00E87A25"/>
    <w:rsid w:val="00E97F61"/>
    <w:rsid w:val="00EA0261"/>
    <w:rsid w:val="00EA0497"/>
    <w:rsid w:val="00EA1E5E"/>
    <w:rsid w:val="00EA2418"/>
    <w:rsid w:val="00EA27F3"/>
    <w:rsid w:val="00EA3370"/>
    <w:rsid w:val="00EA5833"/>
    <w:rsid w:val="00EA7EBC"/>
    <w:rsid w:val="00EB2D72"/>
    <w:rsid w:val="00EB36A0"/>
    <w:rsid w:val="00EB53DE"/>
    <w:rsid w:val="00EC137B"/>
    <w:rsid w:val="00EC1AA9"/>
    <w:rsid w:val="00EC5F1F"/>
    <w:rsid w:val="00ED328F"/>
    <w:rsid w:val="00ED354C"/>
    <w:rsid w:val="00ED5487"/>
    <w:rsid w:val="00ED5749"/>
    <w:rsid w:val="00ED648B"/>
    <w:rsid w:val="00EE1165"/>
    <w:rsid w:val="00EE1ADB"/>
    <w:rsid w:val="00EE28CB"/>
    <w:rsid w:val="00EE40DB"/>
    <w:rsid w:val="00EE41DA"/>
    <w:rsid w:val="00EE4A45"/>
    <w:rsid w:val="00EE4EB8"/>
    <w:rsid w:val="00EE5554"/>
    <w:rsid w:val="00EE6C5B"/>
    <w:rsid w:val="00EE7461"/>
    <w:rsid w:val="00EF1AD9"/>
    <w:rsid w:val="00EF1FFC"/>
    <w:rsid w:val="00EF216E"/>
    <w:rsid w:val="00EF5EA8"/>
    <w:rsid w:val="00EF7006"/>
    <w:rsid w:val="00F00E96"/>
    <w:rsid w:val="00F0383F"/>
    <w:rsid w:val="00F06B4A"/>
    <w:rsid w:val="00F10848"/>
    <w:rsid w:val="00F113E6"/>
    <w:rsid w:val="00F149D5"/>
    <w:rsid w:val="00F202F6"/>
    <w:rsid w:val="00F20ABB"/>
    <w:rsid w:val="00F211CC"/>
    <w:rsid w:val="00F26F67"/>
    <w:rsid w:val="00F3069B"/>
    <w:rsid w:val="00F31F9D"/>
    <w:rsid w:val="00F35960"/>
    <w:rsid w:val="00F36BE1"/>
    <w:rsid w:val="00F409A8"/>
    <w:rsid w:val="00F40F36"/>
    <w:rsid w:val="00F41DB3"/>
    <w:rsid w:val="00F46A83"/>
    <w:rsid w:val="00F473D9"/>
    <w:rsid w:val="00F55648"/>
    <w:rsid w:val="00F57598"/>
    <w:rsid w:val="00F61237"/>
    <w:rsid w:val="00F641E4"/>
    <w:rsid w:val="00F666B9"/>
    <w:rsid w:val="00F672A3"/>
    <w:rsid w:val="00F70CC9"/>
    <w:rsid w:val="00F75163"/>
    <w:rsid w:val="00F76922"/>
    <w:rsid w:val="00F816C7"/>
    <w:rsid w:val="00F81D7C"/>
    <w:rsid w:val="00F8216C"/>
    <w:rsid w:val="00F829ED"/>
    <w:rsid w:val="00F83C56"/>
    <w:rsid w:val="00F84F1A"/>
    <w:rsid w:val="00F86486"/>
    <w:rsid w:val="00F91F3D"/>
    <w:rsid w:val="00F92ADF"/>
    <w:rsid w:val="00F92C6B"/>
    <w:rsid w:val="00FA174C"/>
    <w:rsid w:val="00FA1D0C"/>
    <w:rsid w:val="00FA4D78"/>
    <w:rsid w:val="00FA61B5"/>
    <w:rsid w:val="00FA7E95"/>
    <w:rsid w:val="00FB379A"/>
    <w:rsid w:val="00FB580F"/>
    <w:rsid w:val="00FB687B"/>
    <w:rsid w:val="00FC358B"/>
    <w:rsid w:val="00FC39BF"/>
    <w:rsid w:val="00FC4101"/>
    <w:rsid w:val="00FC4E9E"/>
    <w:rsid w:val="00FD2C89"/>
    <w:rsid w:val="00FE3330"/>
    <w:rsid w:val="00FE43DA"/>
    <w:rsid w:val="00FE4BA9"/>
    <w:rsid w:val="00FE575C"/>
    <w:rsid w:val="00FE6020"/>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319</TotalTime>
  <Pages>73</Pages>
  <Words>44723</Words>
  <Characters>254926</Characters>
  <Application>Microsoft Office Word</Application>
  <DocSecurity>0</DocSecurity>
  <Lines>2124</Lines>
  <Paragraphs>5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99051</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59</cp:revision>
  <cp:lastPrinted>2023-10-29T15:41:00Z</cp:lastPrinted>
  <dcterms:created xsi:type="dcterms:W3CDTF">2023-10-29T15:41:00Z</dcterms:created>
  <dcterms:modified xsi:type="dcterms:W3CDTF">2023-10-3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